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CB1C42"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6192;visibility:visible;mso-wrap-style:square;mso-position-horizontal:center;mso-position-horizontal-relative:text;mso-position-vertical-relative:text">
            <v:imagedata r:id="rId8" o:title=""/>
          </v:shape>
        </w:pic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77777777" w:rsidR="00AE7E16" w:rsidRPr="00AE7E16" w:rsidRDefault="00AE7E16" w:rsidP="003875DE">
      <w:pPr>
        <w:pStyle w:val="Ttulodepgina"/>
        <w:spacing w:line="240" w:lineRule="auto"/>
        <w:rPr>
          <w:sz w:val="24"/>
        </w:rPr>
      </w:pPr>
      <w:r>
        <w:rPr>
          <w:sz w:val="24"/>
        </w:rPr>
        <w:t>“</w:t>
      </w:r>
      <w:r w:rsidRPr="00AE7E16">
        <w:rPr>
          <w:sz w:val="24"/>
        </w:rPr>
        <w:t>ELABORACIÓN DE UN MANUAL DE BUENAS PRÁCTICAS PARA EL</w:t>
      </w:r>
    </w:p>
    <w:p w14:paraId="6D48C8CB" w14:textId="77777777" w:rsidR="00AE7E16" w:rsidRPr="00BF7A8A" w:rsidRDefault="00AE7E16" w:rsidP="003875DE">
      <w:pPr>
        <w:pStyle w:val="Ttulodepgina"/>
        <w:spacing w:line="240" w:lineRule="auto"/>
        <w:rPr>
          <w:sz w:val="24"/>
        </w:rPr>
      </w:pPr>
      <w:r w:rsidRPr="00AE7E16">
        <w:rPr>
          <w:sz w:val="24"/>
        </w:rPr>
        <w:t>DESARROLLO DE PROYECTOS INFORMÁTICOS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23355EC8" w14:textId="669240AD" w:rsidR="00E858D8"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6796173" w:history="1">
        <w:r w:rsidR="00E858D8" w:rsidRPr="00284610">
          <w:rPr>
            <w:rStyle w:val="Hipervnculo"/>
            <w:noProof/>
          </w:rPr>
          <w:t>Capítulo I: Introducción</w:t>
        </w:r>
        <w:r w:rsidR="00E858D8">
          <w:rPr>
            <w:noProof/>
            <w:webHidden/>
          </w:rPr>
          <w:tab/>
        </w:r>
        <w:r w:rsidR="00E858D8">
          <w:rPr>
            <w:noProof/>
            <w:webHidden/>
          </w:rPr>
          <w:fldChar w:fldCharType="begin"/>
        </w:r>
        <w:r w:rsidR="00E858D8">
          <w:rPr>
            <w:noProof/>
            <w:webHidden/>
          </w:rPr>
          <w:instrText xml:space="preserve"> PAGEREF _Toc526796173 \h </w:instrText>
        </w:r>
        <w:r w:rsidR="00E858D8">
          <w:rPr>
            <w:noProof/>
            <w:webHidden/>
          </w:rPr>
        </w:r>
        <w:r w:rsidR="00E858D8">
          <w:rPr>
            <w:noProof/>
            <w:webHidden/>
          </w:rPr>
          <w:fldChar w:fldCharType="separate"/>
        </w:r>
        <w:r w:rsidR="00E858D8">
          <w:rPr>
            <w:noProof/>
            <w:webHidden/>
          </w:rPr>
          <w:t>7</w:t>
        </w:r>
        <w:r w:rsidR="00E858D8">
          <w:rPr>
            <w:noProof/>
            <w:webHidden/>
          </w:rPr>
          <w:fldChar w:fldCharType="end"/>
        </w:r>
      </w:hyperlink>
    </w:p>
    <w:p w14:paraId="5181ECCE" w14:textId="19BF44F5" w:rsidR="00E858D8" w:rsidRDefault="00E858D8">
      <w:pPr>
        <w:pStyle w:val="TDC2"/>
        <w:rPr>
          <w:rFonts w:asciiTheme="minorHAnsi" w:eastAsiaTheme="minorEastAsia" w:hAnsiTheme="minorHAnsi" w:cstheme="minorBidi"/>
          <w:caps w:val="0"/>
          <w:noProof/>
          <w:color w:val="auto"/>
          <w:sz w:val="22"/>
          <w:lang w:eastAsia="es-CL"/>
        </w:rPr>
      </w:pPr>
      <w:hyperlink w:anchor="_Toc526796174" w:history="1">
        <w:r w:rsidRPr="00284610">
          <w:rPr>
            <w:rStyle w:val="Hipervnculo"/>
            <w:noProof/>
          </w:rPr>
          <w:t>1.1</w:t>
        </w:r>
        <w:r>
          <w:rPr>
            <w:rFonts w:asciiTheme="minorHAnsi" w:eastAsiaTheme="minorEastAsia" w:hAnsiTheme="minorHAnsi" w:cstheme="minorBidi"/>
            <w:caps w:val="0"/>
            <w:noProof/>
            <w:color w:val="auto"/>
            <w:sz w:val="22"/>
            <w:lang w:eastAsia="es-CL"/>
          </w:rPr>
          <w:tab/>
        </w:r>
        <w:r w:rsidRPr="00284610">
          <w:rPr>
            <w:rStyle w:val="Hipervnculo"/>
            <w:noProof/>
          </w:rPr>
          <w:t>Generalidades</w:t>
        </w:r>
        <w:r>
          <w:rPr>
            <w:noProof/>
            <w:webHidden/>
          </w:rPr>
          <w:tab/>
        </w:r>
        <w:r>
          <w:rPr>
            <w:noProof/>
            <w:webHidden/>
          </w:rPr>
          <w:fldChar w:fldCharType="begin"/>
        </w:r>
        <w:r>
          <w:rPr>
            <w:noProof/>
            <w:webHidden/>
          </w:rPr>
          <w:instrText xml:space="preserve"> PAGEREF _Toc526796174 \h </w:instrText>
        </w:r>
        <w:r>
          <w:rPr>
            <w:noProof/>
            <w:webHidden/>
          </w:rPr>
        </w:r>
        <w:r>
          <w:rPr>
            <w:noProof/>
            <w:webHidden/>
          </w:rPr>
          <w:fldChar w:fldCharType="separate"/>
        </w:r>
        <w:r>
          <w:rPr>
            <w:noProof/>
            <w:webHidden/>
          </w:rPr>
          <w:t>7</w:t>
        </w:r>
        <w:r>
          <w:rPr>
            <w:noProof/>
            <w:webHidden/>
          </w:rPr>
          <w:fldChar w:fldCharType="end"/>
        </w:r>
      </w:hyperlink>
    </w:p>
    <w:p w14:paraId="006685FD" w14:textId="71BDDBF8" w:rsidR="00E858D8" w:rsidRDefault="00E858D8">
      <w:pPr>
        <w:pStyle w:val="TDC2"/>
        <w:rPr>
          <w:rFonts w:asciiTheme="minorHAnsi" w:eastAsiaTheme="minorEastAsia" w:hAnsiTheme="minorHAnsi" w:cstheme="minorBidi"/>
          <w:caps w:val="0"/>
          <w:noProof/>
          <w:color w:val="auto"/>
          <w:sz w:val="22"/>
          <w:lang w:eastAsia="es-CL"/>
        </w:rPr>
      </w:pPr>
      <w:hyperlink w:anchor="_Toc526796175" w:history="1">
        <w:r w:rsidRPr="00284610">
          <w:rPr>
            <w:rStyle w:val="Hipervnculo"/>
            <w:noProof/>
          </w:rPr>
          <w:t>1.2</w:t>
        </w:r>
        <w:r>
          <w:rPr>
            <w:rFonts w:asciiTheme="minorHAnsi" w:eastAsiaTheme="minorEastAsia" w:hAnsiTheme="minorHAnsi" w:cstheme="minorBidi"/>
            <w:caps w:val="0"/>
            <w:noProof/>
            <w:color w:val="auto"/>
            <w:sz w:val="22"/>
            <w:lang w:eastAsia="es-CL"/>
          </w:rPr>
          <w:tab/>
        </w:r>
        <w:r w:rsidRPr="00284610">
          <w:rPr>
            <w:rStyle w:val="Hipervnculo"/>
            <w:noProof/>
          </w:rPr>
          <w:t>Descripción de la Empresa</w:t>
        </w:r>
        <w:r>
          <w:rPr>
            <w:noProof/>
            <w:webHidden/>
          </w:rPr>
          <w:tab/>
        </w:r>
        <w:r>
          <w:rPr>
            <w:noProof/>
            <w:webHidden/>
          </w:rPr>
          <w:fldChar w:fldCharType="begin"/>
        </w:r>
        <w:r>
          <w:rPr>
            <w:noProof/>
            <w:webHidden/>
          </w:rPr>
          <w:instrText xml:space="preserve"> PAGEREF _Toc526796175 \h </w:instrText>
        </w:r>
        <w:r>
          <w:rPr>
            <w:noProof/>
            <w:webHidden/>
          </w:rPr>
        </w:r>
        <w:r>
          <w:rPr>
            <w:noProof/>
            <w:webHidden/>
          </w:rPr>
          <w:fldChar w:fldCharType="separate"/>
        </w:r>
        <w:r>
          <w:rPr>
            <w:noProof/>
            <w:webHidden/>
          </w:rPr>
          <w:t>8</w:t>
        </w:r>
        <w:r>
          <w:rPr>
            <w:noProof/>
            <w:webHidden/>
          </w:rPr>
          <w:fldChar w:fldCharType="end"/>
        </w:r>
      </w:hyperlink>
    </w:p>
    <w:p w14:paraId="782EE4A4" w14:textId="71952F41" w:rsidR="00E858D8" w:rsidRDefault="00E858D8">
      <w:pPr>
        <w:pStyle w:val="TDC3"/>
        <w:rPr>
          <w:rFonts w:asciiTheme="minorHAnsi" w:eastAsiaTheme="minorEastAsia" w:hAnsiTheme="minorHAnsi" w:cstheme="minorBidi"/>
          <w:noProof/>
          <w:color w:val="auto"/>
          <w:szCs w:val="22"/>
          <w:lang w:eastAsia="es-CL"/>
        </w:rPr>
      </w:pPr>
      <w:hyperlink w:anchor="_Toc526796176" w:history="1">
        <w:r w:rsidRPr="00284610">
          <w:rPr>
            <w:rStyle w:val="Hipervnculo"/>
            <w:noProof/>
          </w:rPr>
          <w:t>1.2.1</w:t>
        </w:r>
        <w:r>
          <w:rPr>
            <w:rFonts w:asciiTheme="minorHAnsi" w:eastAsiaTheme="minorEastAsia" w:hAnsiTheme="minorHAnsi" w:cstheme="minorBidi"/>
            <w:noProof/>
            <w:color w:val="auto"/>
            <w:szCs w:val="22"/>
            <w:lang w:eastAsia="es-CL"/>
          </w:rPr>
          <w:tab/>
        </w:r>
        <w:r w:rsidRPr="00284610">
          <w:rPr>
            <w:rStyle w:val="Hipervnculo"/>
            <w:noProof/>
          </w:rPr>
          <w:t>Reseña</w:t>
        </w:r>
        <w:r>
          <w:rPr>
            <w:noProof/>
            <w:webHidden/>
          </w:rPr>
          <w:tab/>
        </w:r>
        <w:r>
          <w:rPr>
            <w:noProof/>
            <w:webHidden/>
          </w:rPr>
          <w:fldChar w:fldCharType="begin"/>
        </w:r>
        <w:r>
          <w:rPr>
            <w:noProof/>
            <w:webHidden/>
          </w:rPr>
          <w:instrText xml:space="preserve"> PAGEREF _Toc526796176 \h </w:instrText>
        </w:r>
        <w:r>
          <w:rPr>
            <w:noProof/>
            <w:webHidden/>
          </w:rPr>
        </w:r>
        <w:r>
          <w:rPr>
            <w:noProof/>
            <w:webHidden/>
          </w:rPr>
          <w:fldChar w:fldCharType="separate"/>
        </w:r>
        <w:r>
          <w:rPr>
            <w:noProof/>
            <w:webHidden/>
          </w:rPr>
          <w:t>8</w:t>
        </w:r>
        <w:r>
          <w:rPr>
            <w:noProof/>
            <w:webHidden/>
          </w:rPr>
          <w:fldChar w:fldCharType="end"/>
        </w:r>
      </w:hyperlink>
    </w:p>
    <w:p w14:paraId="3A066E74" w14:textId="08178360" w:rsidR="00E858D8" w:rsidRDefault="00E858D8">
      <w:pPr>
        <w:pStyle w:val="TDC3"/>
        <w:rPr>
          <w:rFonts w:asciiTheme="minorHAnsi" w:eastAsiaTheme="minorEastAsia" w:hAnsiTheme="minorHAnsi" w:cstheme="minorBidi"/>
          <w:noProof/>
          <w:color w:val="auto"/>
          <w:szCs w:val="22"/>
          <w:lang w:eastAsia="es-CL"/>
        </w:rPr>
      </w:pPr>
      <w:hyperlink w:anchor="_Toc526796177" w:history="1">
        <w:r w:rsidRPr="00284610">
          <w:rPr>
            <w:rStyle w:val="Hipervnculo"/>
            <w:noProof/>
          </w:rPr>
          <w:t>1.2.2</w:t>
        </w:r>
        <w:r>
          <w:rPr>
            <w:rFonts w:asciiTheme="minorHAnsi" w:eastAsiaTheme="minorEastAsia" w:hAnsiTheme="minorHAnsi" w:cstheme="minorBidi"/>
            <w:noProof/>
            <w:color w:val="auto"/>
            <w:szCs w:val="22"/>
            <w:lang w:eastAsia="es-CL"/>
          </w:rPr>
          <w:tab/>
        </w:r>
        <w:r w:rsidRPr="00284610">
          <w:rPr>
            <w:rStyle w:val="Hipervnculo"/>
            <w:noProof/>
          </w:rPr>
          <w:t>Aspectos Estratégicos</w:t>
        </w:r>
        <w:r>
          <w:rPr>
            <w:noProof/>
            <w:webHidden/>
          </w:rPr>
          <w:tab/>
        </w:r>
        <w:r>
          <w:rPr>
            <w:noProof/>
            <w:webHidden/>
          </w:rPr>
          <w:fldChar w:fldCharType="begin"/>
        </w:r>
        <w:r>
          <w:rPr>
            <w:noProof/>
            <w:webHidden/>
          </w:rPr>
          <w:instrText xml:space="preserve"> PAGEREF _Toc526796177 \h </w:instrText>
        </w:r>
        <w:r>
          <w:rPr>
            <w:noProof/>
            <w:webHidden/>
          </w:rPr>
        </w:r>
        <w:r>
          <w:rPr>
            <w:noProof/>
            <w:webHidden/>
          </w:rPr>
          <w:fldChar w:fldCharType="separate"/>
        </w:r>
        <w:r>
          <w:rPr>
            <w:noProof/>
            <w:webHidden/>
          </w:rPr>
          <w:t>10</w:t>
        </w:r>
        <w:r>
          <w:rPr>
            <w:noProof/>
            <w:webHidden/>
          </w:rPr>
          <w:fldChar w:fldCharType="end"/>
        </w:r>
      </w:hyperlink>
    </w:p>
    <w:p w14:paraId="23C81835" w14:textId="770FDF52" w:rsidR="00E858D8" w:rsidRDefault="00E858D8">
      <w:pPr>
        <w:pStyle w:val="TDC3"/>
        <w:rPr>
          <w:rFonts w:asciiTheme="minorHAnsi" w:eastAsiaTheme="minorEastAsia" w:hAnsiTheme="minorHAnsi" w:cstheme="minorBidi"/>
          <w:noProof/>
          <w:color w:val="auto"/>
          <w:szCs w:val="22"/>
          <w:lang w:eastAsia="es-CL"/>
        </w:rPr>
      </w:pPr>
      <w:hyperlink w:anchor="_Toc526796178" w:history="1">
        <w:r w:rsidRPr="00284610">
          <w:rPr>
            <w:rStyle w:val="Hipervnculo"/>
            <w:noProof/>
          </w:rPr>
          <w:t>1.2.3</w:t>
        </w:r>
        <w:r>
          <w:rPr>
            <w:rFonts w:asciiTheme="minorHAnsi" w:eastAsiaTheme="minorEastAsia" w:hAnsiTheme="minorHAnsi" w:cstheme="minorBidi"/>
            <w:noProof/>
            <w:color w:val="auto"/>
            <w:szCs w:val="22"/>
            <w:lang w:eastAsia="es-CL"/>
          </w:rPr>
          <w:tab/>
        </w:r>
        <w:r w:rsidRPr="00284610">
          <w:rPr>
            <w:rStyle w:val="Hipervnculo"/>
            <w:noProof/>
          </w:rPr>
          <w:t>Centros de Negocios</w:t>
        </w:r>
        <w:r>
          <w:rPr>
            <w:noProof/>
            <w:webHidden/>
          </w:rPr>
          <w:tab/>
        </w:r>
        <w:r>
          <w:rPr>
            <w:noProof/>
            <w:webHidden/>
          </w:rPr>
          <w:fldChar w:fldCharType="begin"/>
        </w:r>
        <w:r>
          <w:rPr>
            <w:noProof/>
            <w:webHidden/>
          </w:rPr>
          <w:instrText xml:space="preserve"> PAGEREF _Toc526796178 \h </w:instrText>
        </w:r>
        <w:r>
          <w:rPr>
            <w:noProof/>
            <w:webHidden/>
          </w:rPr>
        </w:r>
        <w:r>
          <w:rPr>
            <w:noProof/>
            <w:webHidden/>
          </w:rPr>
          <w:fldChar w:fldCharType="separate"/>
        </w:r>
        <w:r>
          <w:rPr>
            <w:noProof/>
            <w:webHidden/>
          </w:rPr>
          <w:t>13</w:t>
        </w:r>
        <w:r>
          <w:rPr>
            <w:noProof/>
            <w:webHidden/>
          </w:rPr>
          <w:fldChar w:fldCharType="end"/>
        </w:r>
      </w:hyperlink>
    </w:p>
    <w:p w14:paraId="4E556858" w14:textId="7B625306" w:rsidR="00E858D8" w:rsidRDefault="00E858D8">
      <w:pPr>
        <w:pStyle w:val="TDC3"/>
        <w:rPr>
          <w:rFonts w:asciiTheme="minorHAnsi" w:eastAsiaTheme="minorEastAsia" w:hAnsiTheme="minorHAnsi" w:cstheme="minorBidi"/>
          <w:noProof/>
          <w:color w:val="auto"/>
          <w:szCs w:val="22"/>
          <w:lang w:eastAsia="es-CL"/>
        </w:rPr>
      </w:pPr>
      <w:hyperlink w:anchor="_Toc526796179" w:history="1">
        <w:r w:rsidRPr="00284610">
          <w:rPr>
            <w:rStyle w:val="Hipervnculo"/>
            <w:noProof/>
          </w:rPr>
          <w:t>1.2.4</w:t>
        </w:r>
        <w:r>
          <w:rPr>
            <w:rFonts w:asciiTheme="minorHAnsi" w:eastAsiaTheme="minorEastAsia" w:hAnsiTheme="minorHAnsi" w:cstheme="minorBidi"/>
            <w:noProof/>
            <w:color w:val="auto"/>
            <w:szCs w:val="22"/>
            <w:lang w:eastAsia="es-CL"/>
          </w:rPr>
          <w:tab/>
        </w:r>
        <w:r w:rsidRPr="00284610">
          <w:rPr>
            <w:rStyle w:val="Hipervnculo"/>
            <w:noProof/>
          </w:rPr>
          <w:t>Dotación</w:t>
        </w:r>
        <w:r>
          <w:rPr>
            <w:noProof/>
            <w:webHidden/>
          </w:rPr>
          <w:tab/>
        </w:r>
        <w:r>
          <w:rPr>
            <w:noProof/>
            <w:webHidden/>
          </w:rPr>
          <w:fldChar w:fldCharType="begin"/>
        </w:r>
        <w:r>
          <w:rPr>
            <w:noProof/>
            <w:webHidden/>
          </w:rPr>
          <w:instrText xml:space="preserve"> PAGEREF _Toc526796179 \h </w:instrText>
        </w:r>
        <w:r>
          <w:rPr>
            <w:noProof/>
            <w:webHidden/>
          </w:rPr>
        </w:r>
        <w:r>
          <w:rPr>
            <w:noProof/>
            <w:webHidden/>
          </w:rPr>
          <w:fldChar w:fldCharType="separate"/>
        </w:r>
        <w:r>
          <w:rPr>
            <w:noProof/>
            <w:webHidden/>
          </w:rPr>
          <w:t>15</w:t>
        </w:r>
        <w:r>
          <w:rPr>
            <w:noProof/>
            <w:webHidden/>
          </w:rPr>
          <w:fldChar w:fldCharType="end"/>
        </w:r>
      </w:hyperlink>
    </w:p>
    <w:p w14:paraId="3D90CF8F" w14:textId="2C00E5B8" w:rsidR="00E858D8" w:rsidRDefault="00E858D8">
      <w:pPr>
        <w:pStyle w:val="TDC3"/>
        <w:rPr>
          <w:rFonts w:asciiTheme="minorHAnsi" w:eastAsiaTheme="minorEastAsia" w:hAnsiTheme="minorHAnsi" w:cstheme="minorBidi"/>
          <w:noProof/>
          <w:color w:val="auto"/>
          <w:szCs w:val="22"/>
          <w:lang w:eastAsia="es-CL"/>
        </w:rPr>
      </w:pPr>
      <w:hyperlink w:anchor="_Toc526796180" w:history="1">
        <w:r w:rsidRPr="00284610">
          <w:rPr>
            <w:rStyle w:val="Hipervnculo"/>
            <w:noProof/>
          </w:rPr>
          <w:t>1.2.5</w:t>
        </w:r>
        <w:r>
          <w:rPr>
            <w:rFonts w:asciiTheme="minorHAnsi" w:eastAsiaTheme="minorEastAsia" w:hAnsiTheme="minorHAnsi" w:cstheme="minorBidi"/>
            <w:noProof/>
            <w:color w:val="auto"/>
            <w:szCs w:val="22"/>
            <w:lang w:eastAsia="es-CL"/>
          </w:rPr>
          <w:tab/>
        </w:r>
        <w:r w:rsidRPr="00284610">
          <w:rPr>
            <w:rStyle w:val="Hipervnculo"/>
            <w:noProof/>
          </w:rPr>
          <w:t>Estructura Organizacional</w:t>
        </w:r>
        <w:r>
          <w:rPr>
            <w:noProof/>
            <w:webHidden/>
          </w:rPr>
          <w:tab/>
        </w:r>
        <w:r>
          <w:rPr>
            <w:noProof/>
            <w:webHidden/>
          </w:rPr>
          <w:fldChar w:fldCharType="begin"/>
        </w:r>
        <w:r>
          <w:rPr>
            <w:noProof/>
            <w:webHidden/>
          </w:rPr>
          <w:instrText xml:space="preserve"> PAGEREF _Toc526796180 \h </w:instrText>
        </w:r>
        <w:r>
          <w:rPr>
            <w:noProof/>
            <w:webHidden/>
          </w:rPr>
        </w:r>
        <w:r>
          <w:rPr>
            <w:noProof/>
            <w:webHidden/>
          </w:rPr>
          <w:fldChar w:fldCharType="separate"/>
        </w:r>
        <w:r>
          <w:rPr>
            <w:noProof/>
            <w:webHidden/>
          </w:rPr>
          <w:t>17</w:t>
        </w:r>
        <w:r>
          <w:rPr>
            <w:noProof/>
            <w:webHidden/>
          </w:rPr>
          <w:fldChar w:fldCharType="end"/>
        </w:r>
      </w:hyperlink>
    </w:p>
    <w:p w14:paraId="777787BF" w14:textId="725B8289" w:rsidR="00E858D8" w:rsidRDefault="00E858D8">
      <w:pPr>
        <w:pStyle w:val="TDC2"/>
        <w:rPr>
          <w:rFonts w:asciiTheme="minorHAnsi" w:eastAsiaTheme="minorEastAsia" w:hAnsiTheme="minorHAnsi" w:cstheme="minorBidi"/>
          <w:caps w:val="0"/>
          <w:noProof/>
          <w:color w:val="auto"/>
          <w:sz w:val="22"/>
          <w:lang w:eastAsia="es-CL"/>
        </w:rPr>
      </w:pPr>
      <w:hyperlink w:anchor="_Toc526796181" w:history="1">
        <w:r w:rsidRPr="00284610">
          <w:rPr>
            <w:rStyle w:val="Hipervnculo"/>
            <w:noProof/>
          </w:rPr>
          <w:t>1.3</w:t>
        </w:r>
        <w:r>
          <w:rPr>
            <w:rFonts w:asciiTheme="minorHAnsi" w:eastAsiaTheme="minorEastAsia" w:hAnsiTheme="minorHAnsi" w:cstheme="minorBidi"/>
            <w:caps w:val="0"/>
            <w:noProof/>
            <w:color w:val="auto"/>
            <w:sz w:val="22"/>
            <w:lang w:eastAsia="es-CL"/>
          </w:rPr>
          <w:tab/>
        </w:r>
        <w:r w:rsidRPr="00284610">
          <w:rPr>
            <w:rStyle w:val="Hipervnculo"/>
            <w:noProof/>
          </w:rPr>
          <w:t>Descripción del Tema</w:t>
        </w:r>
        <w:r>
          <w:rPr>
            <w:noProof/>
            <w:webHidden/>
          </w:rPr>
          <w:tab/>
        </w:r>
        <w:r>
          <w:rPr>
            <w:noProof/>
            <w:webHidden/>
          </w:rPr>
          <w:fldChar w:fldCharType="begin"/>
        </w:r>
        <w:r>
          <w:rPr>
            <w:noProof/>
            <w:webHidden/>
          </w:rPr>
          <w:instrText xml:space="preserve"> PAGEREF _Toc526796181 \h </w:instrText>
        </w:r>
        <w:r>
          <w:rPr>
            <w:noProof/>
            <w:webHidden/>
          </w:rPr>
        </w:r>
        <w:r>
          <w:rPr>
            <w:noProof/>
            <w:webHidden/>
          </w:rPr>
          <w:fldChar w:fldCharType="separate"/>
        </w:r>
        <w:r>
          <w:rPr>
            <w:noProof/>
            <w:webHidden/>
          </w:rPr>
          <w:t>18</w:t>
        </w:r>
        <w:r>
          <w:rPr>
            <w:noProof/>
            <w:webHidden/>
          </w:rPr>
          <w:fldChar w:fldCharType="end"/>
        </w:r>
      </w:hyperlink>
    </w:p>
    <w:p w14:paraId="3F9FB2AE" w14:textId="09DFDF99" w:rsidR="00E858D8" w:rsidRDefault="00E858D8">
      <w:pPr>
        <w:pStyle w:val="TDC2"/>
        <w:rPr>
          <w:rFonts w:asciiTheme="minorHAnsi" w:eastAsiaTheme="minorEastAsia" w:hAnsiTheme="minorHAnsi" w:cstheme="minorBidi"/>
          <w:caps w:val="0"/>
          <w:noProof/>
          <w:color w:val="auto"/>
          <w:sz w:val="22"/>
          <w:lang w:eastAsia="es-CL"/>
        </w:rPr>
      </w:pPr>
      <w:hyperlink w:anchor="_Toc526796182" w:history="1">
        <w:r w:rsidRPr="00284610">
          <w:rPr>
            <w:rStyle w:val="Hipervnculo"/>
            <w:noProof/>
          </w:rPr>
          <w:t>1.4</w:t>
        </w:r>
        <w:r>
          <w:rPr>
            <w:rFonts w:asciiTheme="minorHAnsi" w:eastAsiaTheme="minorEastAsia" w:hAnsiTheme="minorHAnsi" w:cstheme="minorBidi"/>
            <w:caps w:val="0"/>
            <w:noProof/>
            <w:color w:val="auto"/>
            <w:sz w:val="22"/>
            <w:lang w:eastAsia="es-CL"/>
          </w:rPr>
          <w:tab/>
        </w:r>
        <w:r w:rsidRPr="00284610">
          <w:rPr>
            <w:rStyle w:val="Hipervnculo"/>
            <w:noProof/>
          </w:rPr>
          <w:t>Objetivos</w:t>
        </w:r>
        <w:r>
          <w:rPr>
            <w:noProof/>
            <w:webHidden/>
          </w:rPr>
          <w:tab/>
        </w:r>
        <w:r>
          <w:rPr>
            <w:noProof/>
            <w:webHidden/>
          </w:rPr>
          <w:fldChar w:fldCharType="begin"/>
        </w:r>
        <w:r>
          <w:rPr>
            <w:noProof/>
            <w:webHidden/>
          </w:rPr>
          <w:instrText xml:space="preserve"> PAGEREF _Toc526796182 \h </w:instrText>
        </w:r>
        <w:r>
          <w:rPr>
            <w:noProof/>
            <w:webHidden/>
          </w:rPr>
        </w:r>
        <w:r>
          <w:rPr>
            <w:noProof/>
            <w:webHidden/>
          </w:rPr>
          <w:fldChar w:fldCharType="separate"/>
        </w:r>
        <w:r>
          <w:rPr>
            <w:noProof/>
            <w:webHidden/>
          </w:rPr>
          <w:t>21</w:t>
        </w:r>
        <w:r>
          <w:rPr>
            <w:noProof/>
            <w:webHidden/>
          </w:rPr>
          <w:fldChar w:fldCharType="end"/>
        </w:r>
      </w:hyperlink>
    </w:p>
    <w:p w14:paraId="6C96A6A2" w14:textId="04990886" w:rsidR="00E858D8" w:rsidRDefault="00E858D8">
      <w:pPr>
        <w:pStyle w:val="TDC3"/>
        <w:rPr>
          <w:rFonts w:asciiTheme="minorHAnsi" w:eastAsiaTheme="minorEastAsia" w:hAnsiTheme="minorHAnsi" w:cstheme="minorBidi"/>
          <w:noProof/>
          <w:color w:val="auto"/>
          <w:szCs w:val="22"/>
          <w:lang w:eastAsia="es-CL"/>
        </w:rPr>
      </w:pPr>
      <w:hyperlink w:anchor="_Toc526796183" w:history="1">
        <w:r w:rsidRPr="00284610">
          <w:rPr>
            <w:rStyle w:val="Hipervnculo"/>
            <w:noProof/>
          </w:rPr>
          <w:t>1.4.1</w:t>
        </w:r>
        <w:r>
          <w:rPr>
            <w:rFonts w:asciiTheme="minorHAnsi" w:eastAsiaTheme="minorEastAsia" w:hAnsiTheme="minorHAnsi" w:cstheme="minorBidi"/>
            <w:noProof/>
            <w:color w:val="auto"/>
            <w:szCs w:val="22"/>
            <w:lang w:eastAsia="es-CL"/>
          </w:rPr>
          <w:tab/>
        </w:r>
        <w:r w:rsidRPr="00284610">
          <w:rPr>
            <w:rStyle w:val="Hipervnculo"/>
            <w:noProof/>
          </w:rPr>
          <w:t>Objetivo General</w:t>
        </w:r>
        <w:r>
          <w:rPr>
            <w:noProof/>
            <w:webHidden/>
          </w:rPr>
          <w:tab/>
        </w:r>
        <w:r>
          <w:rPr>
            <w:noProof/>
            <w:webHidden/>
          </w:rPr>
          <w:fldChar w:fldCharType="begin"/>
        </w:r>
        <w:r>
          <w:rPr>
            <w:noProof/>
            <w:webHidden/>
          </w:rPr>
          <w:instrText xml:space="preserve"> PAGEREF _Toc526796183 \h </w:instrText>
        </w:r>
        <w:r>
          <w:rPr>
            <w:noProof/>
            <w:webHidden/>
          </w:rPr>
        </w:r>
        <w:r>
          <w:rPr>
            <w:noProof/>
            <w:webHidden/>
          </w:rPr>
          <w:fldChar w:fldCharType="separate"/>
        </w:r>
        <w:r>
          <w:rPr>
            <w:noProof/>
            <w:webHidden/>
          </w:rPr>
          <w:t>21</w:t>
        </w:r>
        <w:r>
          <w:rPr>
            <w:noProof/>
            <w:webHidden/>
          </w:rPr>
          <w:fldChar w:fldCharType="end"/>
        </w:r>
      </w:hyperlink>
    </w:p>
    <w:p w14:paraId="6A83847E" w14:textId="65C5F2E7" w:rsidR="00E858D8" w:rsidRDefault="00E858D8">
      <w:pPr>
        <w:pStyle w:val="TDC3"/>
        <w:rPr>
          <w:rFonts w:asciiTheme="minorHAnsi" w:eastAsiaTheme="minorEastAsia" w:hAnsiTheme="minorHAnsi" w:cstheme="minorBidi"/>
          <w:noProof/>
          <w:color w:val="auto"/>
          <w:szCs w:val="22"/>
          <w:lang w:eastAsia="es-CL"/>
        </w:rPr>
      </w:pPr>
      <w:hyperlink w:anchor="_Toc526796184" w:history="1">
        <w:r w:rsidRPr="00284610">
          <w:rPr>
            <w:rStyle w:val="Hipervnculo"/>
            <w:noProof/>
          </w:rPr>
          <w:t>1.4.2</w:t>
        </w:r>
        <w:r>
          <w:rPr>
            <w:rFonts w:asciiTheme="minorHAnsi" w:eastAsiaTheme="minorEastAsia" w:hAnsiTheme="minorHAnsi" w:cstheme="minorBidi"/>
            <w:noProof/>
            <w:color w:val="auto"/>
            <w:szCs w:val="22"/>
            <w:lang w:eastAsia="es-CL"/>
          </w:rPr>
          <w:tab/>
        </w:r>
        <w:r w:rsidRPr="00284610">
          <w:rPr>
            <w:rStyle w:val="Hipervnculo"/>
            <w:noProof/>
          </w:rPr>
          <w:t>Objetivos Específicos</w:t>
        </w:r>
        <w:r>
          <w:rPr>
            <w:noProof/>
            <w:webHidden/>
          </w:rPr>
          <w:tab/>
        </w:r>
        <w:r>
          <w:rPr>
            <w:noProof/>
            <w:webHidden/>
          </w:rPr>
          <w:fldChar w:fldCharType="begin"/>
        </w:r>
        <w:r>
          <w:rPr>
            <w:noProof/>
            <w:webHidden/>
          </w:rPr>
          <w:instrText xml:space="preserve"> PAGEREF _Toc526796184 \h </w:instrText>
        </w:r>
        <w:r>
          <w:rPr>
            <w:noProof/>
            <w:webHidden/>
          </w:rPr>
        </w:r>
        <w:r>
          <w:rPr>
            <w:noProof/>
            <w:webHidden/>
          </w:rPr>
          <w:fldChar w:fldCharType="separate"/>
        </w:r>
        <w:r>
          <w:rPr>
            <w:noProof/>
            <w:webHidden/>
          </w:rPr>
          <w:t>21</w:t>
        </w:r>
        <w:r>
          <w:rPr>
            <w:noProof/>
            <w:webHidden/>
          </w:rPr>
          <w:fldChar w:fldCharType="end"/>
        </w:r>
      </w:hyperlink>
    </w:p>
    <w:p w14:paraId="527EC87D" w14:textId="3375AF18" w:rsidR="00E858D8" w:rsidRDefault="00E858D8">
      <w:pPr>
        <w:pStyle w:val="TDC1"/>
        <w:rPr>
          <w:rFonts w:asciiTheme="minorHAnsi" w:eastAsiaTheme="minorEastAsia" w:hAnsiTheme="minorHAnsi" w:cstheme="minorBidi"/>
          <w:b w:val="0"/>
          <w:caps w:val="0"/>
          <w:noProof/>
          <w:color w:val="auto"/>
          <w:sz w:val="22"/>
          <w:szCs w:val="22"/>
          <w:lang w:eastAsia="es-CL"/>
        </w:rPr>
      </w:pPr>
      <w:hyperlink w:anchor="_Toc526796185" w:history="1">
        <w:r w:rsidRPr="00284610">
          <w:rPr>
            <w:rStyle w:val="Hipervnculo"/>
            <w:noProof/>
          </w:rPr>
          <w:t>Capítulo II: Marco Teórico</w:t>
        </w:r>
        <w:r>
          <w:rPr>
            <w:noProof/>
            <w:webHidden/>
          </w:rPr>
          <w:tab/>
        </w:r>
        <w:r>
          <w:rPr>
            <w:noProof/>
            <w:webHidden/>
          </w:rPr>
          <w:fldChar w:fldCharType="begin"/>
        </w:r>
        <w:r>
          <w:rPr>
            <w:noProof/>
            <w:webHidden/>
          </w:rPr>
          <w:instrText xml:space="preserve"> PAGEREF _Toc526796185 \h </w:instrText>
        </w:r>
        <w:r>
          <w:rPr>
            <w:noProof/>
            <w:webHidden/>
          </w:rPr>
        </w:r>
        <w:r>
          <w:rPr>
            <w:noProof/>
            <w:webHidden/>
          </w:rPr>
          <w:fldChar w:fldCharType="separate"/>
        </w:r>
        <w:r>
          <w:rPr>
            <w:noProof/>
            <w:webHidden/>
          </w:rPr>
          <w:t>22</w:t>
        </w:r>
        <w:r>
          <w:rPr>
            <w:noProof/>
            <w:webHidden/>
          </w:rPr>
          <w:fldChar w:fldCharType="end"/>
        </w:r>
      </w:hyperlink>
    </w:p>
    <w:p w14:paraId="64DE40C5" w14:textId="2328D72E" w:rsidR="00E858D8" w:rsidRDefault="00E858D8">
      <w:pPr>
        <w:pStyle w:val="TDC2"/>
        <w:rPr>
          <w:rFonts w:asciiTheme="minorHAnsi" w:eastAsiaTheme="minorEastAsia" w:hAnsiTheme="minorHAnsi" w:cstheme="minorBidi"/>
          <w:caps w:val="0"/>
          <w:noProof/>
          <w:color w:val="auto"/>
          <w:sz w:val="22"/>
          <w:lang w:eastAsia="es-CL"/>
        </w:rPr>
      </w:pPr>
      <w:hyperlink w:anchor="_Toc526796186" w:history="1">
        <w:r w:rsidRPr="00284610">
          <w:rPr>
            <w:rStyle w:val="Hipervnculo"/>
            <w:noProof/>
          </w:rPr>
          <w:t>2.1</w:t>
        </w:r>
        <w:r>
          <w:rPr>
            <w:rFonts w:asciiTheme="minorHAnsi" w:eastAsiaTheme="minorEastAsia" w:hAnsiTheme="minorHAnsi" w:cstheme="minorBidi"/>
            <w:caps w:val="0"/>
            <w:noProof/>
            <w:color w:val="auto"/>
            <w:sz w:val="22"/>
            <w:lang w:eastAsia="es-CL"/>
          </w:rPr>
          <w:tab/>
        </w:r>
        <w:r w:rsidRPr="00284610">
          <w:rPr>
            <w:rStyle w:val="Hipervnculo"/>
            <w:noProof/>
          </w:rPr>
          <w:t>CMMI</w:t>
        </w:r>
        <w:r>
          <w:rPr>
            <w:noProof/>
            <w:webHidden/>
          </w:rPr>
          <w:tab/>
        </w:r>
        <w:r>
          <w:rPr>
            <w:noProof/>
            <w:webHidden/>
          </w:rPr>
          <w:fldChar w:fldCharType="begin"/>
        </w:r>
        <w:r>
          <w:rPr>
            <w:noProof/>
            <w:webHidden/>
          </w:rPr>
          <w:instrText xml:space="preserve"> PAGEREF _Toc526796186 \h </w:instrText>
        </w:r>
        <w:r>
          <w:rPr>
            <w:noProof/>
            <w:webHidden/>
          </w:rPr>
        </w:r>
        <w:r>
          <w:rPr>
            <w:noProof/>
            <w:webHidden/>
          </w:rPr>
          <w:fldChar w:fldCharType="separate"/>
        </w:r>
        <w:r>
          <w:rPr>
            <w:noProof/>
            <w:webHidden/>
          </w:rPr>
          <w:t>22</w:t>
        </w:r>
        <w:r>
          <w:rPr>
            <w:noProof/>
            <w:webHidden/>
          </w:rPr>
          <w:fldChar w:fldCharType="end"/>
        </w:r>
      </w:hyperlink>
    </w:p>
    <w:p w14:paraId="3D67ABD8" w14:textId="499E8395" w:rsidR="00E858D8" w:rsidRDefault="00E858D8">
      <w:pPr>
        <w:pStyle w:val="TDC2"/>
        <w:rPr>
          <w:rFonts w:asciiTheme="minorHAnsi" w:eastAsiaTheme="minorEastAsia" w:hAnsiTheme="minorHAnsi" w:cstheme="minorBidi"/>
          <w:caps w:val="0"/>
          <w:noProof/>
          <w:color w:val="auto"/>
          <w:sz w:val="22"/>
          <w:lang w:eastAsia="es-CL"/>
        </w:rPr>
      </w:pPr>
      <w:hyperlink w:anchor="_Toc526796187" w:history="1">
        <w:r w:rsidRPr="00284610">
          <w:rPr>
            <w:rStyle w:val="Hipervnculo"/>
            <w:noProof/>
          </w:rPr>
          <w:t>2.2</w:t>
        </w:r>
        <w:r>
          <w:rPr>
            <w:rFonts w:asciiTheme="minorHAnsi" w:eastAsiaTheme="minorEastAsia" w:hAnsiTheme="minorHAnsi" w:cstheme="minorBidi"/>
            <w:caps w:val="0"/>
            <w:noProof/>
            <w:color w:val="auto"/>
            <w:sz w:val="22"/>
            <w:lang w:eastAsia="es-CL"/>
          </w:rPr>
          <w:tab/>
        </w:r>
        <w:r w:rsidRPr="00284610">
          <w:rPr>
            <w:rStyle w:val="Hipervnculo"/>
            <w:noProof/>
          </w:rPr>
          <w:t>Guía del PMBOK</w:t>
        </w:r>
        <w:r>
          <w:rPr>
            <w:noProof/>
            <w:webHidden/>
          </w:rPr>
          <w:tab/>
        </w:r>
        <w:r>
          <w:rPr>
            <w:noProof/>
            <w:webHidden/>
          </w:rPr>
          <w:fldChar w:fldCharType="begin"/>
        </w:r>
        <w:r>
          <w:rPr>
            <w:noProof/>
            <w:webHidden/>
          </w:rPr>
          <w:instrText xml:space="preserve"> PAGEREF _Toc526796187 \h </w:instrText>
        </w:r>
        <w:r>
          <w:rPr>
            <w:noProof/>
            <w:webHidden/>
          </w:rPr>
        </w:r>
        <w:r>
          <w:rPr>
            <w:noProof/>
            <w:webHidden/>
          </w:rPr>
          <w:fldChar w:fldCharType="separate"/>
        </w:r>
        <w:r>
          <w:rPr>
            <w:noProof/>
            <w:webHidden/>
          </w:rPr>
          <w:t>24</w:t>
        </w:r>
        <w:r>
          <w:rPr>
            <w:noProof/>
            <w:webHidden/>
          </w:rPr>
          <w:fldChar w:fldCharType="end"/>
        </w:r>
      </w:hyperlink>
    </w:p>
    <w:p w14:paraId="4D3854FC" w14:textId="12EF0118" w:rsidR="00E858D8" w:rsidRDefault="00E858D8">
      <w:pPr>
        <w:pStyle w:val="TDC3"/>
        <w:rPr>
          <w:rFonts w:asciiTheme="minorHAnsi" w:eastAsiaTheme="minorEastAsia" w:hAnsiTheme="minorHAnsi" w:cstheme="minorBidi"/>
          <w:noProof/>
          <w:color w:val="auto"/>
          <w:szCs w:val="22"/>
          <w:lang w:eastAsia="es-CL"/>
        </w:rPr>
      </w:pPr>
      <w:hyperlink w:anchor="_Toc526796188" w:history="1">
        <w:r w:rsidRPr="00284610">
          <w:rPr>
            <w:rStyle w:val="Hipervnculo"/>
            <w:noProof/>
          </w:rPr>
          <w:t>2.2.1</w:t>
        </w:r>
        <w:r>
          <w:rPr>
            <w:rFonts w:asciiTheme="minorHAnsi" w:eastAsiaTheme="minorEastAsia" w:hAnsiTheme="minorHAnsi" w:cstheme="minorBidi"/>
            <w:noProof/>
            <w:color w:val="auto"/>
            <w:szCs w:val="22"/>
            <w:lang w:eastAsia="es-CL"/>
          </w:rPr>
          <w:tab/>
        </w:r>
        <w:r w:rsidRPr="00284610">
          <w:rPr>
            <w:rStyle w:val="Hipervnculo"/>
            <w:noProof/>
          </w:rPr>
          <w:t>Grupos de Procesos de la Dirección de Proyectos</w:t>
        </w:r>
        <w:r>
          <w:rPr>
            <w:noProof/>
            <w:webHidden/>
          </w:rPr>
          <w:tab/>
        </w:r>
        <w:r>
          <w:rPr>
            <w:noProof/>
            <w:webHidden/>
          </w:rPr>
          <w:fldChar w:fldCharType="begin"/>
        </w:r>
        <w:r>
          <w:rPr>
            <w:noProof/>
            <w:webHidden/>
          </w:rPr>
          <w:instrText xml:space="preserve"> PAGEREF _Toc526796188 \h </w:instrText>
        </w:r>
        <w:r>
          <w:rPr>
            <w:noProof/>
            <w:webHidden/>
          </w:rPr>
        </w:r>
        <w:r>
          <w:rPr>
            <w:noProof/>
            <w:webHidden/>
          </w:rPr>
          <w:fldChar w:fldCharType="separate"/>
        </w:r>
        <w:r>
          <w:rPr>
            <w:noProof/>
            <w:webHidden/>
          </w:rPr>
          <w:t>27</w:t>
        </w:r>
        <w:r>
          <w:rPr>
            <w:noProof/>
            <w:webHidden/>
          </w:rPr>
          <w:fldChar w:fldCharType="end"/>
        </w:r>
      </w:hyperlink>
    </w:p>
    <w:p w14:paraId="05212762" w14:textId="4C6D6669" w:rsidR="00E858D8" w:rsidRDefault="00E858D8">
      <w:pPr>
        <w:pStyle w:val="TDC3"/>
        <w:rPr>
          <w:rFonts w:asciiTheme="minorHAnsi" w:eastAsiaTheme="minorEastAsia" w:hAnsiTheme="minorHAnsi" w:cstheme="minorBidi"/>
          <w:noProof/>
          <w:color w:val="auto"/>
          <w:szCs w:val="22"/>
          <w:lang w:eastAsia="es-CL"/>
        </w:rPr>
      </w:pPr>
      <w:hyperlink w:anchor="_Toc526796189" w:history="1">
        <w:r w:rsidRPr="00284610">
          <w:rPr>
            <w:rStyle w:val="Hipervnculo"/>
            <w:noProof/>
          </w:rPr>
          <w:t>2.2.2</w:t>
        </w:r>
        <w:r>
          <w:rPr>
            <w:rFonts w:asciiTheme="minorHAnsi" w:eastAsiaTheme="minorEastAsia" w:hAnsiTheme="minorHAnsi" w:cstheme="minorBidi"/>
            <w:noProof/>
            <w:color w:val="auto"/>
            <w:szCs w:val="22"/>
            <w:lang w:eastAsia="es-CL"/>
          </w:rPr>
          <w:tab/>
        </w:r>
        <w:r w:rsidRPr="00284610">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6796189 \h </w:instrText>
        </w:r>
        <w:r>
          <w:rPr>
            <w:noProof/>
            <w:webHidden/>
          </w:rPr>
        </w:r>
        <w:r>
          <w:rPr>
            <w:noProof/>
            <w:webHidden/>
          </w:rPr>
          <w:fldChar w:fldCharType="separate"/>
        </w:r>
        <w:r>
          <w:rPr>
            <w:noProof/>
            <w:webHidden/>
          </w:rPr>
          <w:t>28</w:t>
        </w:r>
        <w:r>
          <w:rPr>
            <w:noProof/>
            <w:webHidden/>
          </w:rPr>
          <w:fldChar w:fldCharType="end"/>
        </w:r>
      </w:hyperlink>
    </w:p>
    <w:p w14:paraId="63F09A4A" w14:textId="34E86B0D" w:rsidR="00E858D8" w:rsidRDefault="00E858D8">
      <w:pPr>
        <w:pStyle w:val="TDC2"/>
        <w:rPr>
          <w:rFonts w:asciiTheme="minorHAnsi" w:eastAsiaTheme="minorEastAsia" w:hAnsiTheme="minorHAnsi" w:cstheme="minorBidi"/>
          <w:caps w:val="0"/>
          <w:noProof/>
          <w:color w:val="auto"/>
          <w:sz w:val="22"/>
          <w:lang w:eastAsia="es-CL"/>
        </w:rPr>
      </w:pPr>
      <w:hyperlink w:anchor="_Toc526796190" w:history="1">
        <w:r w:rsidRPr="00284610">
          <w:rPr>
            <w:rStyle w:val="Hipervnculo"/>
            <w:noProof/>
          </w:rPr>
          <w:t>2.3</w:t>
        </w:r>
        <w:r>
          <w:rPr>
            <w:rFonts w:asciiTheme="minorHAnsi" w:eastAsiaTheme="minorEastAsia" w:hAnsiTheme="minorHAnsi" w:cstheme="minorBidi"/>
            <w:caps w:val="0"/>
            <w:noProof/>
            <w:color w:val="auto"/>
            <w:sz w:val="22"/>
            <w:lang w:eastAsia="es-CL"/>
          </w:rPr>
          <w:tab/>
        </w:r>
        <w:r w:rsidRPr="00284610">
          <w:rPr>
            <w:rStyle w:val="Hipervnculo"/>
            <w:noProof/>
          </w:rPr>
          <w:t>Buenas Prácticas</w:t>
        </w:r>
        <w:r>
          <w:rPr>
            <w:noProof/>
            <w:webHidden/>
          </w:rPr>
          <w:tab/>
        </w:r>
        <w:r>
          <w:rPr>
            <w:noProof/>
            <w:webHidden/>
          </w:rPr>
          <w:fldChar w:fldCharType="begin"/>
        </w:r>
        <w:r>
          <w:rPr>
            <w:noProof/>
            <w:webHidden/>
          </w:rPr>
          <w:instrText xml:space="preserve"> PAGEREF _Toc526796190 \h </w:instrText>
        </w:r>
        <w:r>
          <w:rPr>
            <w:noProof/>
            <w:webHidden/>
          </w:rPr>
        </w:r>
        <w:r>
          <w:rPr>
            <w:noProof/>
            <w:webHidden/>
          </w:rPr>
          <w:fldChar w:fldCharType="separate"/>
        </w:r>
        <w:r>
          <w:rPr>
            <w:noProof/>
            <w:webHidden/>
          </w:rPr>
          <w:t>32</w:t>
        </w:r>
        <w:r>
          <w:rPr>
            <w:noProof/>
            <w:webHidden/>
          </w:rPr>
          <w:fldChar w:fldCharType="end"/>
        </w:r>
      </w:hyperlink>
    </w:p>
    <w:p w14:paraId="205BF1DC" w14:textId="26992527" w:rsidR="00E858D8" w:rsidRDefault="00E858D8">
      <w:pPr>
        <w:pStyle w:val="TDC2"/>
        <w:rPr>
          <w:rFonts w:asciiTheme="minorHAnsi" w:eastAsiaTheme="minorEastAsia" w:hAnsiTheme="minorHAnsi" w:cstheme="minorBidi"/>
          <w:caps w:val="0"/>
          <w:noProof/>
          <w:color w:val="auto"/>
          <w:sz w:val="22"/>
          <w:lang w:eastAsia="es-CL"/>
        </w:rPr>
      </w:pPr>
      <w:hyperlink w:anchor="_Toc526796191" w:history="1">
        <w:r w:rsidRPr="00284610">
          <w:rPr>
            <w:rStyle w:val="Hipervnculo"/>
            <w:noProof/>
          </w:rPr>
          <w:t>2.4</w:t>
        </w:r>
        <w:r>
          <w:rPr>
            <w:rFonts w:asciiTheme="minorHAnsi" w:eastAsiaTheme="minorEastAsia" w:hAnsiTheme="minorHAnsi" w:cstheme="minorBidi"/>
            <w:caps w:val="0"/>
            <w:noProof/>
            <w:color w:val="auto"/>
            <w:sz w:val="22"/>
            <w:lang w:eastAsia="es-CL"/>
          </w:rPr>
          <w:tab/>
        </w:r>
        <w:r w:rsidRPr="00284610">
          <w:rPr>
            <w:rStyle w:val="Hipervnculo"/>
            <w:noProof/>
          </w:rPr>
          <w:t>Mejora Continua</w:t>
        </w:r>
        <w:r>
          <w:rPr>
            <w:noProof/>
            <w:webHidden/>
          </w:rPr>
          <w:tab/>
        </w:r>
        <w:r>
          <w:rPr>
            <w:noProof/>
            <w:webHidden/>
          </w:rPr>
          <w:fldChar w:fldCharType="begin"/>
        </w:r>
        <w:r>
          <w:rPr>
            <w:noProof/>
            <w:webHidden/>
          </w:rPr>
          <w:instrText xml:space="preserve"> PAGEREF _Toc526796191 \h </w:instrText>
        </w:r>
        <w:r>
          <w:rPr>
            <w:noProof/>
            <w:webHidden/>
          </w:rPr>
        </w:r>
        <w:r>
          <w:rPr>
            <w:noProof/>
            <w:webHidden/>
          </w:rPr>
          <w:fldChar w:fldCharType="separate"/>
        </w:r>
        <w:r>
          <w:rPr>
            <w:noProof/>
            <w:webHidden/>
          </w:rPr>
          <w:t>33</w:t>
        </w:r>
        <w:r>
          <w:rPr>
            <w:noProof/>
            <w:webHidden/>
          </w:rPr>
          <w:fldChar w:fldCharType="end"/>
        </w:r>
      </w:hyperlink>
    </w:p>
    <w:p w14:paraId="025A4AC2" w14:textId="01515CF1" w:rsidR="00E858D8" w:rsidRDefault="00E858D8">
      <w:pPr>
        <w:pStyle w:val="TDC2"/>
        <w:rPr>
          <w:rFonts w:asciiTheme="minorHAnsi" w:eastAsiaTheme="minorEastAsia" w:hAnsiTheme="minorHAnsi" w:cstheme="minorBidi"/>
          <w:caps w:val="0"/>
          <w:noProof/>
          <w:color w:val="auto"/>
          <w:sz w:val="22"/>
          <w:lang w:eastAsia="es-CL"/>
        </w:rPr>
      </w:pPr>
      <w:hyperlink w:anchor="_Toc526796192" w:history="1">
        <w:r w:rsidRPr="00284610">
          <w:rPr>
            <w:rStyle w:val="Hipervnculo"/>
            <w:noProof/>
          </w:rPr>
          <w:t>2.5</w:t>
        </w:r>
        <w:r>
          <w:rPr>
            <w:rFonts w:asciiTheme="minorHAnsi" w:eastAsiaTheme="minorEastAsia" w:hAnsiTheme="minorHAnsi" w:cstheme="minorBidi"/>
            <w:caps w:val="0"/>
            <w:noProof/>
            <w:color w:val="auto"/>
            <w:sz w:val="22"/>
            <w:lang w:eastAsia="es-CL"/>
          </w:rPr>
          <w:tab/>
        </w:r>
        <w:r w:rsidRPr="00284610">
          <w:rPr>
            <w:rStyle w:val="Hipervnculo"/>
            <w:noProof/>
          </w:rPr>
          <w:t>Factores Críticos</w:t>
        </w:r>
        <w:r>
          <w:rPr>
            <w:noProof/>
            <w:webHidden/>
          </w:rPr>
          <w:tab/>
        </w:r>
        <w:r>
          <w:rPr>
            <w:noProof/>
            <w:webHidden/>
          </w:rPr>
          <w:fldChar w:fldCharType="begin"/>
        </w:r>
        <w:r>
          <w:rPr>
            <w:noProof/>
            <w:webHidden/>
          </w:rPr>
          <w:instrText xml:space="preserve"> PAGEREF _Toc526796192 \h </w:instrText>
        </w:r>
        <w:r>
          <w:rPr>
            <w:noProof/>
            <w:webHidden/>
          </w:rPr>
        </w:r>
        <w:r>
          <w:rPr>
            <w:noProof/>
            <w:webHidden/>
          </w:rPr>
          <w:fldChar w:fldCharType="separate"/>
        </w:r>
        <w:r>
          <w:rPr>
            <w:noProof/>
            <w:webHidden/>
          </w:rPr>
          <w:t>35</w:t>
        </w:r>
        <w:r>
          <w:rPr>
            <w:noProof/>
            <w:webHidden/>
          </w:rPr>
          <w:fldChar w:fldCharType="end"/>
        </w:r>
      </w:hyperlink>
    </w:p>
    <w:p w14:paraId="5CF2B30A" w14:textId="20F02226" w:rsidR="00E858D8" w:rsidRDefault="00E858D8">
      <w:pPr>
        <w:pStyle w:val="TDC1"/>
        <w:rPr>
          <w:rFonts w:asciiTheme="minorHAnsi" w:eastAsiaTheme="minorEastAsia" w:hAnsiTheme="minorHAnsi" w:cstheme="minorBidi"/>
          <w:b w:val="0"/>
          <w:caps w:val="0"/>
          <w:noProof/>
          <w:color w:val="auto"/>
          <w:sz w:val="22"/>
          <w:szCs w:val="22"/>
          <w:lang w:eastAsia="es-CL"/>
        </w:rPr>
      </w:pPr>
      <w:hyperlink w:anchor="_Toc526796193" w:history="1">
        <w:r w:rsidRPr="00284610">
          <w:rPr>
            <w:rStyle w:val="Hipervnculo"/>
            <w:noProof/>
          </w:rPr>
          <w:t>Capítulo III: Desarrollo</w:t>
        </w:r>
        <w:r>
          <w:rPr>
            <w:noProof/>
            <w:webHidden/>
          </w:rPr>
          <w:tab/>
        </w:r>
        <w:r>
          <w:rPr>
            <w:noProof/>
            <w:webHidden/>
          </w:rPr>
          <w:fldChar w:fldCharType="begin"/>
        </w:r>
        <w:r>
          <w:rPr>
            <w:noProof/>
            <w:webHidden/>
          </w:rPr>
          <w:instrText xml:space="preserve"> PAGEREF _Toc526796193 \h </w:instrText>
        </w:r>
        <w:r>
          <w:rPr>
            <w:noProof/>
            <w:webHidden/>
          </w:rPr>
        </w:r>
        <w:r>
          <w:rPr>
            <w:noProof/>
            <w:webHidden/>
          </w:rPr>
          <w:fldChar w:fldCharType="separate"/>
        </w:r>
        <w:r>
          <w:rPr>
            <w:noProof/>
            <w:webHidden/>
          </w:rPr>
          <w:t>36</w:t>
        </w:r>
        <w:r>
          <w:rPr>
            <w:noProof/>
            <w:webHidden/>
          </w:rPr>
          <w:fldChar w:fldCharType="end"/>
        </w:r>
      </w:hyperlink>
    </w:p>
    <w:p w14:paraId="65CB7A2C" w14:textId="590BEFD7" w:rsidR="00E858D8" w:rsidRDefault="00E858D8">
      <w:pPr>
        <w:pStyle w:val="TDC2"/>
        <w:rPr>
          <w:rFonts w:asciiTheme="minorHAnsi" w:eastAsiaTheme="minorEastAsia" w:hAnsiTheme="minorHAnsi" w:cstheme="minorBidi"/>
          <w:caps w:val="0"/>
          <w:noProof/>
          <w:color w:val="auto"/>
          <w:sz w:val="22"/>
          <w:lang w:eastAsia="es-CL"/>
        </w:rPr>
      </w:pPr>
      <w:hyperlink w:anchor="_Toc526796194" w:history="1">
        <w:r w:rsidRPr="00284610">
          <w:rPr>
            <w:rStyle w:val="Hipervnculo"/>
            <w:noProof/>
          </w:rPr>
          <w:t>3.1</w:t>
        </w:r>
        <w:r>
          <w:rPr>
            <w:rFonts w:asciiTheme="minorHAnsi" w:eastAsiaTheme="minorEastAsia" w:hAnsiTheme="minorHAnsi" w:cstheme="minorBidi"/>
            <w:caps w:val="0"/>
            <w:noProof/>
            <w:color w:val="auto"/>
            <w:sz w:val="22"/>
            <w:lang w:eastAsia="es-CL"/>
          </w:rPr>
          <w:tab/>
        </w:r>
        <w:r w:rsidRPr="00284610">
          <w:rPr>
            <w:rStyle w:val="Hipervnculo"/>
            <w:noProof/>
          </w:rPr>
          <w:t>Metodología</w:t>
        </w:r>
        <w:r>
          <w:rPr>
            <w:noProof/>
            <w:webHidden/>
          </w:rPr>
          <w:tab/>
        </w:r>
        <w:r>
          <w:rPr>
            <w:noProof/>
            <w:webHidden/>
          </w:rPr>
          <w:fldChar w:fldCharType="begin"/>
        </w:r>
        <w:r>
          <w:rPr>
            <w:noProof/>
            <w:webHidden/>
          </w:rPr>
          <w:instrText xml:space="preserve"> PAGEREF _Toc526796194 \h </w:instrText>
        </w:r>
        <w:r>
          <w:rPr>
            <w:noProof/>
            <w:webHidden/>
          </w:rPr>
        </w:r>
        <w:r>
          <w:rPr>
            <w:noProof/>
            <w:webHidden/>
          </w:rPr>
          <w:fldChar w:fldCharType="separate"/>
        </w:r>
        <w:r>
          <w:rPr>
            <w:noProof/>
            <w:webHidden/>
          </w:rPr>
          <w:t>36</w:t>
        </w:r>
        <w:r>
          <w:rPr>
            <w:noProof/>
            <w:webHidden/>
          </w:rPr>
          <w:fldChar w:fldCharType="end"/>
        </w:r>
      </w:hyperlink>
    </w:p>
    <w:p w14:paraId="4A1ADE46" w14:textId="3161AB73" w:rsidR="00E858D8" w:rsidRDefault="00E858D8">
      <w:pPr>
        <w:pStyle w:val="TDC2"/>
        <w:rPr>
          <w:rFonts w:asciiTheme="minorHAnsi" w:eastAsiaTheme="minorEastAsia" w:hAnsiTheme="minorHAnsi" w:cstheme="minorBidi"/>
          <w:caps w:val="0"/>
          <w:noProof/>
          <w:color w:val="auto"/>
          <w:sz w:val="22"/>
          <w:lang w:eastAsia="es-CL"/>
        </w:rPr>
      </w:pPr>
      <w:hyperlink w:anchor="_Toc526796195" w:history="1">
        <w:r w:rsidRPr="00284610">
          <w:rPr>
            <w:rStyle w:val="Hipervnculo"/>
            <w:noProof/>
          </w:rPr>
          <w:t>3.2</w:t>
        </w:r>
        <w:r>
          <w:rPr>
            <w:rFonts w:asciiTheme="minorHAnsi" w:eastAsiaTheme="minorEastAsia" w:hAnsiTheme="minorHAnsi" w:cstheme="minorBidi"/>
            <w:caps w:val="0"/>
            <w:noProof/>
            <w:color w:val="auto"/>
            <w:sz w:val="22"/>
            <w:lang w:eastAsia="es-CL"/>
          </w:rPr>
          <w:tab/>
        </w:r>
        <w:r w:rsidRPr="00284610">
          <w:rPr>
            <w:rStyle w:val="Hipervnculo"/>
            <w:noProof/>
          </w:rPr>
          <w:t>Identificación de Factores Críticos</w:t>
        </w:r>
        <w:r>
          <w:rPr>
            <w:noProof/>
            <w:webHidden/>
          </w:rPr>
          <w:tab/>
        </w:r>
        <w:r>
          <w:rPr>
            <w:noProof/>
            <w:webHidden/>
          </w:rPr>
          <w:fldChar w:fldCharType="begin"/>
        </w:r>
        <w:r>
          <w:rPr>
            <w:noProof/>
            <w:webHidden/>
          </w:rPr>
          <w:instrText xml:space="preserve"> PAGEREF _Toc526796195 \h </w:instrText>
        </w:r>
        <w:r>
          <w:rPr>
            <w:noProof/>
            <w:webHidden/>
          </w:rPr>
        </w:r>
        <w:r>
          <w:rPr>
            <w:noProof/>
            <w:webHidden/>
          </w:rPr>
          <w:fldChar w:fldCharType="separate"/>
        </w:r>
        <w:r>
          <w:rPr>
            <w:noProof/>
            <w:webHidden/>
          </w:rPr>
          <w:t>36</w:t>
        </w:r>
        <w:r>
          <w:rPr>
            <w:noProof/>
            <w:webHidden/>
          </w:rPr>
          <w:fldChar w:fldCharType="end"/>
        </w:r>
      </w:hyperlink>
    </w:p>
    <w:p w14:paraId="03CDF9AD" w14:textId="6BF45ECC" w:rsidR="00E858D8" w:rsidRDefault="00E858D8">
      <w:pPr>
        <w:pStyle w:val="TDC3"/>
        <w:rPr>
          <w:rFonts w:asciiTheme="minorHAnsi" w:eastAsiaTheme="minorEastAsia" w:hAnsiTheme="minorHAnsi" w:cstheme="minorBidi"/>
          <w:noProof/>
          <w:color w:val="auto"/>
          <w:szCs w:val="22"/>
          <w:lang w:eastAsia="es-CL"/>
        </w:rPr>
      </w:pPr>
      <w:hyperlink w:anchor="_Toc526796196" w:history="1">
        <w:r w:rsidRPr="00284610">
          <w:rPr>
            <w:rStyle w:val="Hipervnculo"/>
            <w:noProof/>
          </w:rPr>
          <w:t>3.2.1</w:t>
        </w:r>
        <w:r>
          <w:rPr>
            <w:rFonts w:asciiTheme="minorHAnsi" w:eastAsiaTheme="minorEastAsia" w:hAnsiTheme="minorHAnsi" w:cstheme="minorBidi"/>
            <w:noProof/>
            <w:color w:val="auto"/>
            <w:szCs w:val="22"/>
            <w:lang w:eastAsia="es-CL"/>
          </w:rPr>
          <w:tab/>
        </w:r>
        <w:r w:rsidRPr="00284610">
          <w:rPr>
            <w:rStyle w:val="Hipervnculo"/>
            <w:noProof/>
          </w:rPr>
          <w:t>Revisión de Antecedentes Históricos</w:t>
        </w:r>
        <w:r>
          <w:rPr>
            <w:noProof/>
            <w:webHidden/>
          </w:rPr>
          <w:tab/>
        </w:r>
        <w:r>
          <w:rPr>
            <w:noProof/>
            <w:webHidden/>
          </w:rPr>
          <w:fldChar w:fldCharType="begin"/>
        </w:r>
        <w:r>
          <w:rPr>
            <w:noProof/>
            <w:webHidden/>
          </w:rPr>
          <w:instrText xml:space="preserve"> PAGEREF _Toc526796196 \h </w:instrText>
        </w:r>
        <w:r>
          <w:rPr>
            <w:noProof/>
            <w:webHidden/>
          </w:rPr>
        </w:r>
        <w:r>
          <w:rPr>
            <w:noProof/>
            <w:webHidden/>
          </w:rPr>
          <w:fldChar w:fldCharType="separate"/>
        </w:r>
        <w:r>
          <w:rPr>
            <w:noProof/>
            <w:webHidden/>
          </w:rPr>
          <w:t>36</w:t>
        </w:r>
        <w:r>
          <w:rPr>
            <w:noProof/>
            <w:webHidden/>
          </w:rPr>
          <w:fldChar w:fldCharType="end"/>
        </w:r>
      </w:hyperlink>
    </w:p>
    <w:p w14:paraId="0FF017F3" w14:textId="15CD66D3" w:rsidR="00E858D8" w:rsidRDefault="00E858D8">
      <w:pPr>
        <w:pStyle w:val="TDC3"/>
        <w:rPr>
          <w:rFonts w:asciiTheme="minorHAnsi" w:eastAsiaTheme="minorEastAsia" w:hAnsiTheme="minorHAnsi" w:cstheme="minorBidi"/>
          <w:noProof/>
          <w:color w:val="auto"/>
          <w:szCs w:val="22"/>
          <w:lang w:eastAsia="es-CL"/>
        </w:rPr>
      </w:pPr>
      <w:hyperlink w:anchor="_Toc526796197" w:history="1">
        <w:r w:rsidRPr="00284610">
          <w:rPr>
            <w:rStyle w:val="Hipervnculo"/>
            <w:noProof/>
          </w:rPr>
          <w:t>3.2.2</w:t>
        </w:r>
        <w:r>
          <w:rPr>
            <w:rFonts w:asciiTheme="minorHAnsi" w:eastAsiaTheme="minorEastAsia" w:hAnsiTheme="minorHAnsi" w:cstheme="minorBidi"/>
            <w:noProof/>
            <w:color w:val="auto"/>
            <w:szCs w:val="22"/>
            <w:lang w:eastAsia="es-CL"/>
          </w:rPr>
          <w:tab/>
        </w:r>
        <w:r w:rsidRPr="00284610">
          <w:rPr>
            <w:rStyle w:val="Hipervnculo"/>
            <w:noProof/>
          </w:rPr>
          <w:t>Visión de Expertos y Usuarios</w:t>
        </w:r>
        <w:r>
          <w:rPr>
            <w:noProof/>
            <w:webHidden/>
          </w:rPr>
          <w:tab/>
        </w:r>
        <w:r>
          <w:rPr>
            <w:noProof/>
            <w:webHidden/>
          </w:rPr>
          <w:fldChar w:fldCharType="begin"/>
        </w:r>
        <w:r>
          <w:rPr>
            <w:noProof/>
            <w:webHidden/>
          </w:rPr>
          <w:instrText xml:space="preserve"> PAGEREF _Toc526796197 \h </w:instrText>
        </w:r>
        <w:r>
          <w:rPr>
            <w:noProof/>
            <w:webHidden/>
          </w:rPr>
        </w:r>
        <w:r>
          <w:rPr>
            <w:noProof/>
            <w:webHidden/>
          </w:rPr>
          <w:fldChar w:fldCharType="separate"/>
        </w:r>
        <w:r>
          <w:rPr>
            <w:noProof/>
            <w:webHidden/>
          </w:rPr>
          <w:t>36</w:t>
        </w:r>
        <w:r>
          <w:rPr>
            <w:noProof/>
            <w:webHidden/>
          </w:rPr>
          <w:fldChar w:fldCharType="end"/>
        </w:r>
      </w:hyperlink>
    </w:p>
    <w:p w14:paraId="08D37E4D" w14:textId="0E017E13" w:rsidR="00E858D8" w:rsidRDefault="00E858D8">
      <w:pPr>
        <w:pStyle w:val="TDC3"/>
        <w:rPr>
          <w:rFonts w:asciiTheme="minorHAnsi" w:eastAsiaTheme="minorEastAsia" w:hAnsiTheme="minorHAnsi" w:cstheme="minorBidi"/>
          <w:noProof/>
          <w:color w:val="auto"/>
          <w:szCs w:val="22"/>
          <w:lang w:eastAsia="es-CL"/>
        </w:rPr>
      </w:pPr>
      <w:hyperlink w:anchor="_Toc526796198" w:history="1">
        <w:r w:rsidRPr="00284610">
          <w:rPr>
            <w:rStyle w:val="Hipervnculo"/>
            <w:noProof/>
          </w:rPr>
          <w:t>3.2.3</w:t>
        </w:r>
        <w:r>
          <w:rPr>
            <w:rFonts w:asciiTheme="minorHAnsi" w:eastAsiaTheme="minorEastAsia" w:hAnsiTheme="minorHAnsi" w:cstheme="minorBidi"/>
            <w:noProof/>
            <w:color w:val="auto"/>
            <w:szCs w:val="22"/>
            <w:lang w:eastAsia="es-CL"/>
          </w:rPr>
          <w:tab/>
        </w:r>
        <w:r w:rsidRPr="00284610">
          <w:rPr>
            <w:rStyle w:val="Hipervnculo"/>
            <w:noProof/>
          </w:rPr>
          <w:t>Análisis de la Información</w:t>
        </w:r>
        <w:r>
          <w:rPr>
            <w:noProof/>
            <w:webHidden/>
          </w:rPr>
          <w:tab/>
        </w:r>
        <w:r>
          <w:rPr>
            <w:noProof/>
            <w:webHidden/>
          </w:rPr>
          <w:fldChar w:fldCharType="begin"/>
        </w:r>
        <w:r>
          <w:rPr>
            <w:noProof/>
            <w:webHidden/>
          </w:rPr>
          <w:instrText xml:space="preserve"> PAGEREF _Toc526796198 \h </w:instrText>
        </w:r>
        <w:r>
          <w:rPr>
            <w:noProof/>
            <w:webHidden/>
          </w:rPr>
        </w:r>
        <w:r>
          <w:rPr>
            <w:noProof/>
            <w:webHidden/>
          </w:rPr>
          <w:fldChar w:fldCharType="separate"/>
        </w:r>
        <w:r>
          <w:rPr>
            <w:noProof/>
            <w:webHidden/>
          </w:rPr>
          <w:t>36</w:t>
        </w:r>
        <w:r>
          <w:rPr>
            <w:noProof/>
            <w:webHidden/>
          </w:rPr>
          <w:fldChar w:fldCharType="end"/>
        </w:r>
      </w:hyperlink>
    </w:p>
    <w:p w14:paraId="34A10C37" w14:textId="269131EE" w:rsidR="00E858D8" w:rsidRDefault="00E858D8">
      <w:pPr>
        <w:pStyle w:val="TDC3"/>
        <w:rPr>
          <w:rFonts w:asciiTheme="minorHAnsi" w:eastAsiaTheme="minorEastAsia" w:hAnsiTheme="minorHAnsi" w:cstheme="minorBidi"/>
          <w:noProof/>
          <w:color w:val="auto"/>
          <w:szCs w:val="22"/>
          <w:lang w:eastAsia="es-CL"/>
        </w:rPr>
      </w:pPr>
      <w:hyperlink w:anchor="_Toc526796199" w:history="1">
        <w:r w:rsidRPr="00284610">
          <w:rPr>
            <w:rStyle w:val="Hipervnculo"/>
            <w:noProof/>
          </w:rPr>
          <w:t>3.2.4</w:t>
        </w:r>
        <w:r>
          <w:rPr>
            <w:rFonts w:asciiTheme="minorHAnsi" w:eastAsiaTheme="minorEastAsia" w:hAnsiTheme="minorHAnsi" w:cstheme="minorBidi"/>
            <w:noProof/>
            <w:color w:val="auto"/>
            <w:szCs w:val="22"/>
            <w:lang w:eastAsia="es-CL"/>
          </w:rPr>
          <w:tab/>
        </w:r>
        <w:r w:rsidRPr="00284610">
          <w:rPr>
            <w:rStyle w:val="Hipervnculo"/>
            <w:noProof/>
          </w:rPr>
          <w:t>Factores Críticos</w:t>
        </w:r>
        <w:r>
          <w:rPr>
            <w:noProof/>
            <w:webHidden/>
          </w:rPr>
          <w:tab/>
        </w:r>
        <w:r>
          <w:rPr>
            <w:noProof/>
            <w:webHidden/>
          </w:rPr>
          <w:fldChar w:fldCharType="begin"/>
        </w:r>
        <w:r>
          <w:rPr>
            <w:noProof/>
            <w:webHidden/>
          </w:rPr>
          <w:instrText xml:space="preserve"> PAGEREF _Toc526796199 \h </w:instrText>
        </w:r>
        <w:r>
          <w:rPr>
            <w:noProof/>
            <w:webHidden/>
          </w:rPr>
        </w:r>
        <w:r>
          <w:rPr>
            <w:noProof/>
            <w:webHidden/>
          </w:rPr>
          <w:fldChar w:fldCharType="separate"/>
        </w:r>
        <w:r>
          <w:rPr>
            <w:noProof/>
            <w:webHidden/>
          </w:rPr>
          <w:t>36</w:t>
        </w:r>
        <w:r>
          <w:rPr>
            <w:noProof/>
            <w:webHidden/>
          </w:rPr>
          <w:fldChar w:fldCharType="end"/>
        </w:r>
      </w:hyperlink>
    </w:p>
    <w:p w14:paraId="215E7552" w14:textId="6C90F21A" w:rsidR="00E858D8" w:rsidRDefault="00E858D8">
      <w:pPr>
        <w:pStyle w:val="TDC2"/>
        <w:rPr>
          <w:rFonts w:asciiTheme="minorHAnsi" w:eastAsiaTheme="minorEastAsia" w:hAnsiTheme="minorHAnsi" w:cstheme="minorBidi"/>
          <w:caps w:val="0"/>
          <w:noProof/>
          <w:color w:val="auto"/>
          <w:sz w:val="22"/>
          <w:lang w:eastAsia="es-CL"/>
        </w:rPr>
      </w:pPr>
      <w:hyperlink w:anchor="_Toc526796200" w:history="1">
        <w:r w:rsidRPr="00284610">
          <w:rPr>
            <w:rStyle w:val="Hipervnculo"/>
            <w:noProof/>
          </w:rPr>
          <w:t>3.3</w:t>
        </w:r>
        <w:r>
          <w:rPr>
            <w:rFonts w:asciiTheme="minorHAnsi" w:eastAsiaTheme="minorEastAsia" w:hAnsiTheme="minorHAnsi" w:cstheme="minorBidi"/>
            <w:caps w:val="0"/>
            <w:noProof/>
            <w:color w:val="auto"/>
            <w:sz w:val="22"/>
            <w:lang w:eastAsia="es-CL"/>
          </w:rPr>
          <w:tab/>
        </w:r>
        <w:r w:rsidRPr="00284610">
          <w:rPr>
            <w:rStyle w:val="Hipervnculo"/>
            <w:noProof/>
          </w:rPr>
          <w:t>Desarrollo del Manual</w:t>
        </w:r>
        <w:r>
          <w:rPr>
            <w:noProof/>
            <w:webHidden/>
          </w:rPr>
          <w:tab/>
        </w:r>
        <w:r>
          <w:rPr>
            <w:noProof/>
            <w:webHidden/>
          </w:rPr>
          <w:fldChar w:fldCharType="begin"/>
        </w:r>
        <w:r>
          <w:rPr>
            <w:noProof/>
            <w:webHidden/>
          </w:rPr>
          <w:instrText xml:space="preserve"> PAGEREF _Toc526796200 \h </w:instrText>
        </w:r>
        <w:r>
          <w:rPr>
            <w:noProof/>
            <w:webHidden/>
          </w:rPr>
        </w:r>
        <w:r>
          <w:rPr>
            <w:noProof/>
            <w:webHidden/>
          </w:rPr>
          <w:fldChar w:fldCharType="separate"/>
        </w:r>
        <w:r>
          <w:rPr>
            <w:noProof/>
            <w:webHidden/>
          </w:rPr>
          <w:t>36</w:t>
        </w:r>
        <w:r>
          <w:rPr>
            <w:noProof/>
            <w:webHidden/>
          </w:rPr>
          <w:fldChar w:fldCharType="end"/>
        </w:r>
      </w:hyperlink>
    </w:p>
    <w:p w14:paraId="3FC78E60" w14:textId="2EAC897A" w:rsidR="00E858D8" w:rsidRDefault="00E858D8">
      <w:pPr>
        <w:pStyle w:val="TDC3"/>
        <w:rPr>
          <w:rFonts w:asciiTheme="minorHAnsi" w:eastAsiaTheme="minorEastAsia" w:hAnsiTheme="minorHAnsi" w:cstheme="minorBidi"/>
          <w:noProof/>
          <w:color w:val="auto"/>
          <w:szCs w:val="22"/>
          <w:lang w:eastAsia="es-CL"/>
        </w:rPr>
      </w:pPr>
      <w:hyperlink w:anchor="_Toc526796201" w:history="1">
        <w:r w:rsidRPr="00284610">
          <w:rPr>
            <w:rStyle w:val="Hipervnculo"/>
            <w:noProof/>
          </w:rPr>
          <w:t>3.3.1</w:t>
        </w:r>
        <w:r>
          <w:rPr>
            <w:rFonts w:asciiTheme="minorHAnsi" w:eastAsiaTheme="minorEastAsia" w:hAnsiTheme="minorHAnsi" w:cstheme="minorBidi"/>
            <w:noProof/>
            <w:color w:val="auto"/>
            <w:szCs w:val="22"/>
            <w:lang w:eastAsia="es-CL"/>
          </w:rPr>
          <w:tab/>
        </w:r>
        <w:r w:rsidRPr="00284610">
          <w:rPr>
            <w:rStyle w:val="Hipervnculo"/>
            <w:noProof/>
          </w:rPr>
          <w:t>Estructura del Manual de Buenas Prácticas</w:t>
        </w:r>
        <w:r>
          <w:rPr>
            <w:noProof/>
            <w:webHidden/>
          </w:rPr>
          <w:tab/>
        </w:r>
        <w:r>
          <w:rPr>
            <w:noProof/>
            <w:webHidden/>
          </w:rPr>
          <w:fldChar w:fldCharType="begin"/>
        </w:r>
        <w:r>
          <w:rPr>
            <w:noProof/>
            <w:webHidden/>
          </w:rPr>
          <w:instrText xml:space="preserve"> PAGEREF _Toc526796201 \h </w:instrText>
        </w:r>
        <w:r>
          <w:rPr>
            <w:noProof/>
            <w:webHidden/>
          </w:rPr>
        </w:r>
        <w:r>
          <w:rPr>
            <w:noProof/>
            <w:webHidden/>
          </w:rPr>
          <w:fldChar w:fldCharType="separate"/>
        </w:r>
        <w:r>
          <w:rPr>
            <w:noProof/>
            <w:webHidden/>
          </w:rPr>
          <w:t>36</w:t>
        </w:r>
        <w:r>
          <w:rPr>
            <w:noProof/>
            <w:webHidden/>
          </w:rPr>
          <w:fldChar w:fldCharType="end"/>
        </w:r>
      </w:hyperlink>
    </w:p>
    <w:p w14:paraId="65ADCC91" w14:textId="00E3B2CB" w:rsidR="00E858D8" w:rsidRDefault="00E858D8">
      <w:pPr>
        <w:pStyle w:val="TDC3"/>
        <w:rPr>
          <w:rFonts w:asciiTheme="minorHAnsi" w:eastAsiaTheme="minorEastAsia" w:hAnsiTheme="minorHAnsi" w:cstheme="minorBidi"/>
          <w:noProof/>
          <w:color w:val="auto"/>
          <w:szCs w:val="22"/>
          <w:lang w:eastAsia="es-CL"/>
        </w:rPr>
      </w:pPr>
      <w:hyperlink w:anchor="_Toc526796202" w:history="1">
        <w:r w:rsidRPr="00284610">
          <w:rPr>
            <w:rStyle w:val="Hipervnculo"/>
            <w:noProof/>
          </w:rPr>
          <w:t>3.3.2</w:t>
        </w:r>
        <w:r>
          <w:rPr>
            <w:rFonts w:asciiTheme="minorHAnsi" w:eastAsiaTheme="minorEastAsia" w:hAnsiTheme="minorHAnsi" w:cstheme="minorBidi"/>
            <w:noProof/>
            <w:color w:val="auto"/>
            <w:szCs w:val="22"/>
            <w:lang w:eastAsia="es-CL"/>
          </w:rPr>
          <w:tab/>
        </w:r>
        <w:r w:rsidRPr="00284610">
          <w:rPr>
            <w:rStyle w:val="Hipervnculo"/>
            <w:noProof/>
          </w:rPr>
          <w:t>Validación de la Estructura</w:t>
        </w:r>
        <w:r>
          <w:rPr>
            <w:noProof/>
            <w:webHidden/>
          </w:rPr>
          <w:tab/>
        </w:r>
        <w:r>
          <w:rPr>
            <w:noProof/>
            <w:webHidden/>
          </w:rPr>
          <w:fldChar w:fldCharType="begin"/>
        </w:r>
        <w:r>
          <w:rPr>
            <w:noProof/>
            <w:webHidden/>
          </w:rPr>
          <w:instrText xml:space="preserve"> PAGEREF _Toc526796202 \h </w:instrText>
        </w:r>
        <w:r>
          <w:rPr>
            <w:noProof/>
            <w:webHidden/>
          </w:rPr>
        </w:r>
        <w:r>
          <w:rPr>
            <w:noProof/>
            <w:webHidden/>
          </w:rPr>
          <w:fldChar w:fldCharType="separate"/>
        </w:r>
        <w:r>
          <w:rPr>
            <w:noProof/>
            <w:webHidden/>
          </w:rPr>
          <w:t>36</w:t>
        </w:r>
        <w:r>
          <w:rPr>
            <w:noProof/>
            <w:webHidden/>
          </w:rPr>
          <w:fldChar w:fldCharType="end"/>
        </w:r>
      </w:hyperlink>
    </w:p>
    <w:p w14:paraId="578DD2C2" w14:textId="7DD8BB53" w:rsidR="00E858D8" w:rsidRDefault="00E858D8">
      <w:pPr>
        <w:pStyle w:val="TDC3"/>
        <w:rPr>
          <w:rFonts w:asciiTheme="minorHAnsi" w:eastAsiaTheme="minorEastAsia" w:hAnsiTheme="minorHAnsi" w:cstheme="minorBidi"/>
          <w:noProof/>
          <w:color w:val="auto"/>
          <w:szCs w:val="22"/>
          <w:lang w:eastAsia="es-CL"/>
        </w:rPr>
      </w:pPr>
      <w:hyperlink w:anchor="_Toc526796203" w:history="1">
        <w:r w:rsidRPr="00284610">
          <w:rPr>
            <w:rStyle w:val="Hipervnculo"/>
            <w:noProof/>
          </w:rPr>
          <w:t>3.3.3</w:t>
        </w:r>
        <w:r>
          <w:rPr>
            <w:rFonts w:asciiTheme="minorHAnsi" w:eastAsiaTheme="minorEastAsia" w:hAnsiTheme="minorHAnsi" w:cstheme="minorBidi"/>
            <w:noProof/>
            <w:color w:val="auto"/>
            <w:szCs w:val="22"/>
            <w:lang w:eastAsia="es-CL"/>
          </w:rPr>
          <w:tab/>
        </w:r>
        <w:r w:rsidRPr="00284610">
          <w:rPr>
            <w:rStyle w:val="Hipervnculo"/>
            <w:noProof/>
          </w:rPr>
          <w:t>Elaboración de Contenidos</w:t>
        </w:r>
        <w:r>
          <w:rPr>
            <w:noProof/>
            <w:webHidden/>
          </w:rPr>
          <w:tab/>
        </w:r>
        <w:r>
          <w:rPr>
            <w:noProof/>
            <w:webHidden/>
          </w:rPr>
          <w:fldChar w:fldCharType="begin"/>
        </w:r>
        <w:r>
          <w:rPr>
            <w:noProof/>
            <w:webHidden/>
          </w:rPr>
          <w:instrText xml:space="preserve"> PAGEREF _Toc526796203 \h </w:instrText>
        </w:r>
        <w:r>
          <w:rPr>
            <w:noProof/>
            <w:webHidden/>
          </w:rPr>
        </w:r>
        <w:r>
          <w:rPr>
            <w:noProof/>
            <w:webHidden/>
          </w:rPr>
          <w:fldChar w:fldCharType="separate"/>
        </w:r>
        <w:r>
          <w:rPr>
            <w:noProof/>
            <w:webHidden/>
          </w:rPr>
          <w:t>36</w:t>
        </w:r>
        <w:r>
          <w:rPr>
            <w:noProof/>
            <w:webHidden/>
          </w:rPr>
          <w:fldChar w:fldCharType="end"/>
        </w:r>
      </w:hyperlink>
    </w:p>
    <w:p w14:paraId="76DB2E85" w14:textId="48B601B2" w:rsidR="00E858D8" w:rsidRDefault="00E858D8">
      <w:pPr>
        <w:pStyle w:val="TDC3"/>
        <w:rPr>
          <w:rFonts w:asciiTheme="minorHAnsi" w:eastAsiaTheme="minorEastAsia" w:hAnsiTheme="minorHAnsi" w:cstheme="minorBidi"/>
          <w:noProof/>
          <w:color w:val="auto"/>
          <w:szCs w:val="22"/>
          <w:lang w:eastAsia="es-CL"/>
        </w:rPr>
      </w:pPr>
      <w:hyperlink w:anchor="_Toc526796204" w:history="1">
        <w:r w:rsidRPr="00284610">
          <w:rPr>
            <w:rStyle w:val="Hipervnculo"/>
            <w:noProof/>
          </w:rPr>
          <w:t>3.3.4</w:t>
        </w:r>
        <w:r>
          <w:rPr>
            <w:rFonts w:asciiTheme="minorHAnsi" w:eastAsiaTheme="minorEastAsia" w:hAnsiTheme="minorHAnsi" w:cstheme="minorBidi"/>
            <w:noProof/>
            <w:color w:val="auto"/>
            <w:szCs w:val="22"/>
            <w:lang w:eastAsia="es-CL"/>
          </w:rPr>
          <w:tab/>
        </w:r>
        <w:r w:rsidRPr="00284610">
          <w:rPr>
            <w:rStyle w:val="Hipervnculo"/>
            <w:noProof/>
          </w:rPr>
          <w:t>Validación del Contenido</w:t>
        </w:r>
        <w:r>
          <w:rPr>
            <w:noProof/>
            <w:webHidden/>
          </w:rPr>
          <w:tab/>
        </w:r>
        <w:r>
          <w:rPr>
            <w:noProof/>
            <w:webHidden/>
          </w:rPr>
          <w:fldChar w:fldCharType="begin"/>
        </w:r>
        <w:r>
          <w:rPr>
            <w:noProof/>
            <w:webHidden/>
          </w:rPr>
          <w:instrText xml:space="preserve"> PAGEREF _Toc526796204 \h </w:instrText>
        </w:r>
        <w:r>
          <w:rPr>
            <w:noProof/>
            <w:webHidden/>
          </w:rPr>
        </w:r>
        <w:r>
          <w:rPr>
            <w:noProof/>
            <w:webHidden/>
          </w:rPr>
          <w:fldChar w:fldCharType="separate"/>
        </w:r>
        <w:r>
          <w:rPr>
            <w:noProof/>
            <w:webHidden/>
          </w:rPr>
          <w:t>37</w:t>
        </w:r>
        <w:r>
          <w:rPr>
            <w:noProof/>
            <w:webHidden/>
          </w:rPr>
          <w:fldChar w:fldCharType="end"/>
        </w:r>
      </w:hyperlink>
    </w:p>
    <w:p w14:paraId="5194A08C" w14:textId="5D4DB531" w:rsidR="00E858D8" w:rsidRDefault="00E858D8">
      <w:pPr>
        <w:pStyle w:val="TDC2"/>
        <w:rPr>
          <w:rFonts w:asciiTheme="minorHAnsi" w:eastAsiaTheme="minorEastAsia" w:hAnsiTheme="minorHAnsi" w:cstheme="minorBidi"/>
          <w:caps w:val="0"/>
          <w:noProof/>
          <w:color w:val="auto"/>
          <w:sz w:val="22"/>
          <w:lang w:eastAsia="es-CL"/>
        </w:rPr>
      </w:pPr>
      <w:hyperlink w:anchor="_Toc526796205" w:history="1">
        <w:r w:rsidRPr="00284610">
          <w:rPr>
            <w:rStyle w:val="Hipervnculo"/>
            <w:noProof/>
          </w:rPr>
          <w:t>3.4</w:t>
        </w:r>
        <w:r>
          <w:rPr>
            <w:rFonts w:asciiTheme="minorHAnsi" w:eastAsiaTheme="minorEastAsia" w:hAnsiTheme="minorHAnsi" w:cstheme="minorBidi"/>
            <w:caps w:val="0"/>
            <w:noProof/>
            <w:color w:val="auto"/>
            <w:sz w:val="22"/>
            <w:lang w:eastAsia="es-CL"/>
          </w:rPr>
          <w:tab/>
        </w:r>
        <w:r w:rsidRPr="00284610">
          <w:rPr>
            <w:rStyle w:val="Hipervnculo"/>
            <w:noProof/>
          </w:rPr>
          <w:t>Plan de Implementación</w:t>
        </w:r>
        <w:r>
          <w:rPr>
            <w:noProof/>
            <w:webHidden/>
          </w:rPr>
          <w:tab/>
        </w:r>
        <w:r>
          <w:rPr>
            <w:noProof/>
            <w:webHidden/>
          </w:rPr>
          <w:fldChar w:fldCharType="begin"/>
        </w:r>
        <w:r>
          <w:rPr>
            <w:noProof/>
            <w:webHidden/>
          </w:rPr>
          <w:instrText xml:space="preserve"> PAGEREF _Toc526796205 \h </w:instrText>
        </w:r>
        <w:r>
          <w:rPr>
            <w:noProof/>
            <w:webHidden/>
          </w:rPr>
        </w:r>
        <w:r>
          <w:rPr>
            <w:noProof/>
            <w:webHidden/>
          </w:rPr>
          <w:fldChar w:fldCharType="separate"/>
        </w:r>
        <w:r>
          <w:rPr>
            <w:noProof/>
            <w:webHidden/>
          </w:rPr>
          <w:t>37</w:t>
        </w:r>
        <w:r>
          <w:rPr>
            <w:noProof/>
            <w:webHidden/>
          </w:rPr>
          <w:fldChar w:fldCharType="end"/>
        </w:r>
      </w:hyperlink>
    </w:p>
    <w:p w14:paraId="4DDFFAFE" w14:textId="16815E5B" w:rsidR="00E858D8" w:rsidRDefault="00E858D8">
      <w:pPr>
        <w:pStyle w:val="TDC3"/>
        <w:rPr>
          <w:rFonts w:asciiTheme="minorHAnsi" w:eastAsiaTheme="minorEastAsia" w:hAnsiTheme="minorHAnsi" w:cstheme="minorBidi"/>
          <w:noProof/>
          <w:color w:val="auto"/>
          <w:szCs w:val="22"/>
          <w:lang w:eastAsia="es-CL"/>
        </w:rPr>
      </w:pPr>
      <w:hyperlink w:anchor="_Toc526796206" w:history="1">
        <w:r w:rsidRPr="00284610">
          <w:rPr>
            <w:rStyle w:val="Hipervnculo"/>
            <w:noProof/>
          </w:rPr>
          <w:t>3.4.1</w:t>
        </w:r>
        <w:r>
          <w:rPr>
            <w:rFonts w:asciiTheme="minorHAnsi" w:eastAsiaTheme="minorEastAsia" w:hAnsiTheme="minorHAnsi" w:cstheme="minorBidi"/>
            <w:noProof/>
            <w:color w:val="auto"/>
            <w:szCs w:val="22"/>
            <w:lang w:eastAsia="es-CL"/>
          </w:rPr>
          <w:tab/>
        </w:r>
        <w:r w:rsidRPr="00284610">
          <w:rPr>
            <w:rStyle w:val="Hipervnculo"/>
            <w:noProof/>
          </w:rPr>
          <w:t>Plan de Acción</w:t>
        </w:r>
        <w:r>
          <w:rPr>
            <w:noProof/>
            <w:webHidden/>
          </w:rPr>
          <w:tab/>
        </w:r>
        <w:r>
          <w:rPr>
            <w:noProof/>
            <w:webHidden/>
          </w:rPr>
          <w:fldChar w:fldCharType="begin"/>
        </w:r>
        <w:r>
          <w:rPr>
            <w:noProof/>
            <w:webHidden/>
          </w:rPr>
          <w:instrText xml:space="preserve"> PAGEREF _Toc526796206 \h </w:instrText>
        </w:r>
        <w:r>
          <w:rPr>
            <w:noProof/>
            <w:webHidden/>
          </w:rPr>
        </w:r>
        <w:r>
          <w:rPr>
            <w:noProof/>
            <w:webHidden/>
          </w:rPr>
          <w:fldChar w:fldCharType="separate"/>
        </w:r>
        <w:r>
          <w:rPr>
            <w:noProof/>
            <w:webHidden/>
          </w:rPr>
          <w:t>37</w:t>
        </w:r>
        <w:r>
          <w:rPr>
            <w:noProof/>
            <w:webHidden/>
          </w:rPr>
          <w:fldChar w:fldCharType="end"/>
        </w:r>
      </w:hyperlink>
    </w:p>
    <w:p w14:paraId="24ACBDD6" w14:textId="6E149512" w:rsidR="00E858D8" w:rsidRDefault="00E858D8">
      <w:pPr>
        <w:pStyle w:val="TDC3"/>
        <w:rPr>
          <w:rFonts w:asciiTheme="minorHAnsi" w:eastAsiaTheme="minorEastAsia" w:hAnsiTheme="minorHAnsi" w:cstheme="minorBidi"/>
          <w:noProof/>
          <w:color w:val="auto"/>
          <w:szCs w:val="22"/>
          <w:lang w:eastAsia="es-CL"/>
        </w:rPr>
      </w:pPr>
      <w:hyperlink w:anchor="_Toc526796207" w:history="1">
        <w:r w:rsidRPr="00284610">
          <w:rPr>
            <w:rStyle w:val="Hipervnculo"/>
            <w:noProof/>
          </w:rPr>
          <w:t>3.4.2</w:t>
        </w:r>
        <w:r>
          <w:rPr>
            <w:rFonts w:asciiTheme="minorHAnsi" w:eastAsiaTheme="minorEastAsia" w:hAnsiTheme="minorHAnsi" w:cstheme="minorBidi"/>
            <w:noProof/>
            <w:color w:val="auto"/>
            <w:szCs w:val="22"/>
            <w:lang w:eastAsia="es-CL"/>
          </w:rPr>
          <w:tab/>
        </w:r>
        <w:r w:rsidRPr="00284610">
          <w:rPr>
            <w:rStyle w:val="Hipervnculo"/>
            <w:noProof/>
          </w:rPr>
          <w:t>Cronograma de Implementación</w:t>
        </w:r>
        <w:r>
          <w:rPr>
            <w:noProof/>
            <w:webHidden/>
          </w:rPr>
          <w:tab/>
        </w:r>
        <w:r>
          <w:rPr>
            <w:noProof/>
            <w:webHidden/>
          </w:rPr>
          <w:fldChar w:fldCharType="begin"/>
        </w:r>
        <w:r>
          <w:rPr>
            <w:noProof/>
            <w:webHidden/>
          </w:rPr>
          <w:instrText xml:space="preserve"> PAGEREF _Toc526796207 \h </w:instrText>
        </w:r>
        <w:r>
          <w:rPr>
            <w:noProof/>
            <w:webHidden/>
          </w:rPr>
        </w:r>
        <w:r>
          <w:rPr>
            <w:noProof/>
            <w:webHidden/>
          </w:rPr>
          <w:fldChar w:fldCharType="separate"/>
        </w:r>
        <w:r>
          <w:rPr>
            <w:noProof/>
            <w:webHidden/>
          </w:rPr>
          <w:t>37</w:t>
        </w:r>
        <w:r>
          <w:rPr>
            <w:noProof/>
            <w:webHidden/>
          </w:rPr>
          <w:fldChar w:fldCharType="end"/>
        </w:r>
      </w:hyperlink>
    </w:p>
    <w:p w14:paraId="11FB933C" w14:textId="011D103E" w:rsidR="00E858D8" w:rsidRDefault="00E858D8">
      <w:pPr>
        <w:pStyle w:val="TDC2"/>
        <w:rPr>
          <w:rFonts w:asciiTheme="minorHAnsi" w:eastAsiaTheme="minorEastAsia" w:hAnsiTheme="minorHAnsi" w:cstheme="minorBidi"/>
          <w:caps w:val="0"/>
          <w:noProof/>
          <w:color w:val="auto"/>
          <w:sz w:val="22"/>
          <w:lang w:eastAsia="es-CL"/>
        </w:rPr>
      </w:pPr>
      <w:hyperlink w:anchor="_Toc526796208" w:history="1">
        <w:r w:rsidRPr="00284610">
          <w:rPr>
            <w:rStyle w:val="Hipervnculo"/>
            <w:noProof/>
          </w:rPr>
          <w:t>3.5</w:t>
        </w:r>
        <w:r>
          <w:rPr>
            <w:rFonts w:asciiTheme="minorHAnsi" w:eastAsiaTheme="minorEastAsia" w:hAnsiTheme="minorHAnsi" w:cstheme="minorBidi"/>
            <w:caps w:val="0"/>
            <w:noProof/>
            <w:color w:val="auto"/>
            <w:sz w:val="22"/>
            <w:lang w:eastAsia="es-CL"/>
          </w:rPr>
          <w:tab/>
        </w:r>
        <w:r w:rsidRPr="00284610">
          <w:rPr>
            <w:rStyle w:val="Hipervnculo"/>
            <w:noProof/>
          </w:rPr>
          <w:t>Resultados</w:t>
        </w:r>
        <w:r>
          <w:rPr>
            <w:noProof/>
            <w:webHidden/>
          </w:rPr>
          <w:tab/>
        </w:r>
        <w:r>
          <w:rPr>
            <w:noProof/>
            <w:webHidden/>
          </w:rPr>
          <w:fldChar w:fldCharType="begin"/>
        </w:r>
        <w:r>
          <w:rPr>
            <w:noProof/>
            <w:webHidden/>
          </w:rPr>
          <w:instrText xml:space="preserve"> PAGEREF _Toc526796208 \h </w:instrText>
        </w:r>
        <w:r>
          <w:rPr>
            <w:noProof/>
            <w:webHidden/>
          </w:rPr>
        </w:r>
        <w:r>
          <w:rPr>
            <w:noProof/>
            <w:webHidden/>
          </w:rPr>
          <w:fldChar w:fldCharType="separate"/>
        </w:r>
        <w:r>
          <w:rPr>
            <w:noProof/>
            <w:webHidden/>
          </w:rPr>
          <w:t>37</w:t>
        </w:r>
        <w:r>
          <w:rPr>
            <w:noProof/>
            <w:webHidden/>
          </w:rPr>
          <w:fldChar w:fldCharType="end"/>
        </w:r>
      </w:hyperlink>
    </w:p>
    <w:p w14:paraId="7B4C2C20" w14:textId="126CE247" w:rsidR="00E858D8" w:rsidRDefault="00E858D8">
      <w:pPr>
        <w:pStyle w:val="TDC1"/>
        <w:rPr>
          <w:rFonts w:asciiTheme="minorHAnsi" w:eastAsiaTheme="minorEastAsia" w:hAnsiTheme="minorHAnsi" w:cstheme="minorBidi"/>
          <w:b w:val="0"/>
          <w:caps w:val="0"/>
          <w:noProof/>
          <w:color w:val="auto"/>
          <w:sz w:val="22"/>
          <w:szCs w:val="22"/>
          <w:lang w:eastAsia="es-CL"/>
        </w:rPr>
      </w:pPr>
      <w:hyperlink w:anchor="_Toc526796209" w:history="1">
        <w:r w:rsidRPr="00284610">
          <w:rPr>
            <w:rStyle w:val="Hipervnculo"/>
            <w:noProof/>
          </w:rPr>
          <w:t>Capítulo IV: Conclusiones</w:t>
        </w:r>
        <w:r>
          <w:rPr>
            <w:noProof/>
            <w:webHidden/>
          </w:rPr>
          <w:tab/>
        </w:r>
        <w:r>
          <w:rPr>
            <w:noProof/>
            <w:webHidden/>
          </w:rPr>
          <w:fldChar w:fldCharType="begin"/>
        </w:r>
        <w:r>
          <w:rPr>
            <w:noProof/>
            <w:webHidden/>
          </w:rPr>
          <w:instrText xml:space="preserve"> PAGEREF _Toc526796209 \h </w:instrText>
        </w:r>
        <w:r>
          <w:rPr>
            <w:noProof/>
            <w:webHidden/>
          </w:rPr>
        </w:r>
        <w:r>
          <w:rPr>
            <w:noProof/>
            <w:webHidden/>
          </w:rPr>
          <w:fldChar w:fldCharType="separate"/>
        </w:r>
        <w:r>
          <w:rPr>
            <w:noProof/>
            <w:webHidden/>
          </w:rPr>
          <w:t>38</w:t>
        </w:r>
        <w:r>
          <w:rPr>
            <w:noProof/>
            <w:webHidden/>
          </w:rPr>
          <w:fldChar w:fldCharType="end"/>
        </w:r>
      </w:hyperlink>
    </w:p>
    <w:p w14:paraId="3445C4D5" w14:textId="380D5B1E" w:rsidR="00E858D8" w:rsidRDefault="00E858D8">
      <w:pPr>
        <w:pStyle w:val="TDC2"/>
        <w:rPr>
          <w:rFonts w:asciiTheme="minorHAnsi" w:eastAsiaTheme="minorEastAsia" w:hAnsiTheme="minorHAnsi" w:cstheme="minorBidi"/>
          <w:caps w:val="0"/>
          <w:noProof/>
          <w:color w:val="auto"/>
          <w:sz w:val="22"/>
          <w:lang w:eastAsia="es-CL"/>
        </w:rPr>
      </w:pPr>
      <w:hyperlink w:anchor="_Toc526796210" w:history="1">
        <w:r w:rsidRPr="00284610">
          <w:rPr>
            <w:rStyle w:val="Hipervnculo"/>
            <w:noProof/>
          </w:rPr>
          <w:t>4.1</w:t>
        </w:r>
        <w:r>
          <w:rPr>
            <w:rFonts w:asciiTheme="minorHAnsi" w:eastAsiaTheme="minorEastAsia" w:hAnsiTheme="minorHAnsi" w:cstheme="minorBidi"/>
            <w:caps w:val="0"/>
            <w:noProof/>
            <w:color w:val="auto"/>
            <w:sz w:val="22"/>
            <w:lang w:eastAsia="es-CL"/>
          </w:rPr>
          <w:tab/>
        </w:r>
        <w:r w:rsidRPr="00284610">
          <w:rPr>
            <w:rStyle w:val="Hipervnculo"/>
            <w:noProof/>
          </w:rPr>
          <w:t>Conclusiones</w:t>
        </w:r>
        <w:r>
          <w:rPr>
            <w:noProof/>
            <w:webHidden/>
          </w:rPr>
          <w:tab/>
        </w:r>
        <w:r>
          <w:rPr>
            <w:noProof/>
            <w:webHidden/>
          </w:rPr>
          <w:fldChar w:fldCharType="begin"/>
        </w:r>
        <w:r>
          <w:rPr>
            <w:noProof/>
            <w:webHidden/>
          </w:rPr>
          <w:instrText xml:space="preserve"> PAGEREF _Toc526796210 \h </w:instrText>
        </w:r>
        <w:r>
          <w:rPr>
            <w:noProof/>
            <w:webHidden/>
          </w:rPr>
        </w:r>
        <w:r>
          <w:rPr>
            <w:noProof/>
            <w:webHidden/>
          </w:rPr>
          <w:fldChar w:fldCharType="separate"/>
        </w:r>
        <w:r>
          <w:rPr>
            <w:noProof/>
            <w:webHidden/>
          </w:rPr>
          <w:t>38</w:t>
        </w:r>
        <w:r>
          <w:rPr>
            <w:noProof/>
            <w:webHidden/>
          </w:rPr>
          <w:fldChar w:fldCharType="end"/>
        </w:r>
      </w:hyperlink>
    </w:p>
    <w:p w14:paraId="739CE6EF" w14:textId="5DA57FDE" w:rsidR="00E858D8" w:rsidRDefault="00E858D8">
      <w:pPr>
        <w:pStyle w:val="TDC2"/>
        <w:rPr>
          <w:rFonts w:asciiTheme="minorHAnsi" w:eastAsiaTheme="minorEastAsia" w:hAnsiTheme="minorHAnsi" w:cstheme="minorBidi"/>
          <w:caps w:val="0"/>
          <w:noProof/>
          <w:color w:val="auto"/>
          <w:sz w:val="22"/>
          <w:lang w:eastAsia="es-CL"/>
        </w:rPr>
      </w:pPr>
      <w:hyperlink w:anchor="_Toc526796211" w:history="1">
        <w:r w:rsidRPr="00284610">
          <w:rPr>
            <w:rStyle w:val="Hipervnculo"/>
            <w:noProof/>
          </w:rPr>
          <w:t>4.2</w:t>
        </w:r>
        <w:r>
          <w:rPr>
            <w:rFonts w:asciiTheme="minorHAnsi" w:eastAsiaTheme="minorEastAsia" w:hAnsiTheme="minorHAnsi" w:cstheme="minorBidi"/>
            <w:caps w:val="0"/>
            <w:noProof/>
            <w:color w:val="auto"/>
            <w:sz w:val="22"/>
            <w:lang w:eastAsia="es-CL"/>
          </w:rPr>
          <w:tab/>
        </w:r>
        <w:r w:rsidRPr="00284610">
          <w:rPr>
            <w:rStyle w:val="Hipervnculo"/>
            <w:noProof/>
          </w:rPr>
          <w:t>Aporte</w:t>
        </w:r>
        <w:r>
          <w:rPr>
            <w:noProof/>
            <w:webHidden/>
          </w:rPr>
          <w:tab/>
        </w:r>
        <w:r>
          <w:rPr>
            <w:noProof/>
            <w:webHidden/>
          </w:rPr>
          <w:fldChar w:fldCharType="begin"/>
        </w:r>
        <w:r>
          <w:rPr>
            <w:noProof/>
            <w:webHidden/>
          </w:rPr>
          <w:instrText xml:space="preserve"> PAGEREF _Toc526796211 \h </w:instrText>
        </w:r>
        <w:r>
          <w:rPr>
            <w:noProof/>
            <w:webHidden/>
          </w:rPr>
        </w:r>
        <w:r>
          <w:rPr>
            <w:noProof/>
            <w:webHidden/>
          </w:rPr>
          <w:fldChar w:fldCharType="separate"/>
        </w:r>
        <w:r>
          <w:rPr>
            <w:noProof/>
            <w:webHidden/>
          </w:rPr>
          <w:t>38</w:t>
        </w:r>
        <w:r>
          <w:rPr>
            <w:noProof/>
            <w:webHidden/>
          </w:rPr>
          <w:fldChar w:fldCharType="end"/>
        </w:r>
      </w:hyperlink>
    </w:p>
    <w:p w14:paraId="65544A92" w14:textId="6163E959" w:rsidR="00E858D8" w:rsidRDefault="00E858D8">
      <w:pPr>
        <w:pStyle w:val="TDC1"/>
        <w:rPr>
          <w:rFonts w:asciiTheme="minorHAnsi" w:eastAsiaTheme="minorEastAsia" w:hAnsiTheme="minorHAnsi" w:cstheme="minorBidi"/>
          <w:b w:val="0"/>
          <w:caps w:val="0"/>
          <w:noProof/>
          <w:color w:val="auto"/>
          <w:sz w:val="22"/>
          <w:szCs w:val="22"/>
          <w:lang w:eastAsia="es-CL"/>
        </w:rPr>
      </w:pPr>
      <w:hyperlink w:anchor="_Toc526796212" w:history="1">
        <w:r w:rsidRPr="00284610">
          <w:rPr>
            <w:rStyle w:val="Hipervnculo"/>
            <w:noProof/>
          </w:rPr>
          <w:t>Capítulo V: Bibliografía</w:t>
        </w:r>
        <w:r>
          <w:rPr>
            <w:noProof/>
            <w:webHidden/>
          </w:rPr>
          <w:tab/>
        </w:r>
        <w:r>
          <w:rPr>
            <w:noProof/>
            <w:webHidden/>
          </w:rPr>
          <w:fldChar w:fldCharType="begin"/>
        </w:r>
        <w:r>
          <w:rPr>
            <w:noProof/>
            <w:webHidden/>
          </w:rPr>
          <w:instrText xml:space="preserve"> PAGEREF _Toc526796212 \h </w:instrText>
        </w:r>
        <w:r>
          <w:rPr>
            <w:noProof/>
            <w:webHidden/>
          </w:rPr>
        </w:r>
        <w:r>
          <w:rPr>
            <w:noProof/>
            <w:webHidden/>
          </w:rPr>
          <w:fldChar w:fldCharType="separate"/>
        </w:r>
        <w:r>
          <w:rPr>
            <w:noProof/>
            <w:webHidden/>
          </w:rPr>
          <w:t>39</w:t>
        </w:r>
        <w:r>
          <w:rPr>
            <w:noProof/>
            <w:webHidden/>
          </w:rPr>
          <w:fldChar w:fldCharType="end"/>
        </w:r>
      </w:hyperlink>
    </w:p>
    <w:p w14:paraId="6DBDA4AB" w14:textId="039AECF2" w:rsidR="00E858D8" w:rsidRDefault="00E858D8">
      <w:pPr>
        <w:pStyle w:val="TDC2"/>
        <w:rPr>
          <w:rFonts w:asciiTheme="minorHAnsi" w:eastAsiaTheme="minorEastAsia" w:hAnsiTheme="minorHAnsi" w:cstheme="minorBidi"/>
          <w:caps w:val="0"/>
          <w:noProof/>
          <w:color w:val="auto"/>
          <w:sz w:val="22"/>
          <w:lang w:eastAsia="es-CL"/>
        </w:rPr>
      </w:pPr>
      <w:hyperlink w:anchor="_Toc526796213" w:history="1">
        <w:r w:rsidRPr="00284610">
          <w:rPr>
            <w:rStyle w:val="Hipervnculo"/>
            <w:noProof/>
          </w:rPr>
          <w:t>5.1</w:t>
        </w:r>
        <w:r>
          <w:rPr>
            <w:rFonts w:asciiTheme="minorHAnsi" w:eastAsiaTheme="minorEastAsia" w:hAnsiTheme="minorHAnsi" w:cstheme="minorBidi"/>
            <w:caps w:val="0"/>
            <w:noProof/>
            <w:color w:val="auto"/>
            <w:sz w:val="22"/>
            <w:lang w:eastAsia="es-CL"/>
          </w:rPr>
          <w:tab/>
        </w:r>
        <w:r w:rsidRPr="00284610">
          <w:rPr>
            <w:rStyle w:val="Hipervnculo"/>
            <w:noProof/>
          </w:rPr>
          <w:t>Bibliografía</w:t>
        </w:r>
        <w:r>
          <w:rPr>
            <w:noProof/>
            <w:webHidden/>
          </w:rPr>
          <w:tab/>
        </w:r>
        <w:r>
          <w:rPr>
            <w:noProof/>
            <w:webHidden/>
          </w:rPr>
          <w:fldChar w:fldCharType="begin"/>
        </w:r>
        <w:r>
          <w:rPr>
            <w:noProof/>
            <w:webHidden/>
          </w:rPr>
          <w:instrText xml:space="preserve"> PAGEREF _Toc526796213 \h </w:instrText>
        </w:r>
        <w:r>
          <w:rPr>
            <w:noProof/>
            <w:webHidden/>
          </w:rPr>
        </w:r>
        <w:r>
          <w:rPr>
            <w:noProof/>
            <w:webHidden/>
          </w:rPr>
          <w:fldChar w:fldCharType="separate"/>
        </w:r>
        <w:r>
          <w:rPr>
            <w:noProof/>
            <w:webHidden/>
          </w:rPr>
          <w:t>39</w:t>
        </w:r>
        <w:r>
          <w:rPr>
            <w:noProof/>
            <w:webHidden/>
          </w:rPr>
          <w:fldChar w:fldCharType="end"/>
        </w:r>
      </w:hyperlink>
    </w:p>
    <w:p w14:paraId="1F6327F6" w14:textId="0CC33BEB" w:rsidR="00E858D8" w:rsidRDefault="00E858D8">
      <w:pPr>
        <w:pStyle w:val="TDC2"/>
        <w:rPr>
          <w:rFonts w:asciiTheme="minorHAnsi" w:eastAsiaTheme="minorEastAsia" w:hAnsiTheme="minorHAnsi" w:cstheme="minorBidi"/>
          <w:caps w:val="0"/>
          <w:noProof/>
          <w:color w:val="auto"/>
          <w:sz w:val="22"/>
          <w:lang w:eastAsia="es-CL"/>
        </w:rPr>
      </w:pPr>
      <w:hyperlink w:anchor="_Toc526796214" w:history="1">
        <w:r w:rsidRPr="00284610">
          <w:rPr>
            <w:rStyle w:val="Hipervnculo"/>
            <w:noProof/>
          </w:rPr>
          <w:t>5.2</w:t>
        </w:r>
        <w:r>
          <w:rPr>
            <w:rFonts w:asciiTheme="minorHAnsi" w:eastAsiaTheme="minorEastAsia" w:hAnsiTheme="minorHAnsi" w:cstheme="minorBidi"/>
            <w:caps w:val="0"/>
            <w:noProof/>
            <w:color w:val="auto"/>
            <w:sz w:val="22"/>
            <w:lang w:eastAsia="es-CL"/>
          </w:rPr>
          <w:tab/>
        </w:r>
        <w:r w:rsidRPr="00284610">
          <w:rPr>
            <w:rStyle w:val="Hipervnculo"/>
            <w:noProof/>
          </w:rPr>
          <w:t>Fuentes de Información</w:t>
        </w:r>
        <w:r>
          <w:rPr>
            <w:noProof/>
            <w:webHidden/>
          </w:rPr>
          <w:tab/>
        </w:r>
        <w:r>
          <w:rPr>
            <w:noProof/>
            <w:webHidden/>
          </w:rPr>
          <w:fldChar w:fldCharType="begin"/>
        </w:r>
        <w:r>
          <w:rPr>
            <w:noProof/>
            <w:webHidden/>
          </w:rPr>
          <w:instrText xml:space="preserve"> PAGEREF _Toc526796214 \h </w:instrText>
        </w:r>
        <w:r>
          <w:rPr>
            <w:noProof/>
            <w:webHidden/>
          </w:rPr>
        </w:r>
        <w:r>
          <w:rPr>
            <w:noProof/>
            <w:webHidden/>
          </w:rPr>
          <w:fldChar w:fldCharType="separate"/>
        </w:r>
        <w:r>
          <w:rPr>
            <w:noProof/>
            <w:webHidden/>
          </w:rPr>
          <w:t>40</w:t>
        </w:r>
        <w:r>
          <w:rPr>
            <w:noProof/>
            <w:webHidden/>
          </w:rPr>
          <w:fldChar w:fldCharType="end"/>
        </w:r>
      </w:hyperlink>
    </w:p>
    <w:p w14:paraId="3A00DB50" w14:textId="2E589EDE" w:rsidR="00E858D8" w:rsidRDefault="00E858D8">
      <w:pPr>
        <w:pStyle w:val="TDC1"/>
        <w:rPr>
          <w:rFonts w:asciiTheme="minorHAnsi" w:eastAsiaTheme="minorEastAsia" w:hAnsiTheme="minorHAnsi" w:cstheme="minorBidi"/>
          <w:b w:val="0"/>
          <w:caps w:val="0"/>
          <w:noProof/>
          <w:color w:val="auto"/>
          <w:sz w:val="22"/>
          <w:szCs w:val="22"/>
          <w:lang w:eastAsia="es-CL"/>
        </w:rPr>
      </w:pPr>
      <w:hyperlink w:anchor="_Toc526796215" w:history="1">
        <w:r w:rsidRPr="00284610">
          <w:rPr>
            <w:rStyle w:val="Hipervnculo"/>
            <w:noProof/>
          </w:rPr>
          <w:t>Capítulo VI: Anexos</w:t>
        </w:r>
        <w:r>
          <w:rPr>
            <w:noProof/>
            <w:webHidden/>
          </w:rPr>
          <w:tab/>
        </w:r>
        <w:r>
          <w:rPr>
            <w:noProof/>
            <w:webHidden/>
          </w:rPr>
          <w:fldChar w:fldCharType="begin"/>
        </w:r>
        <w:r>
          <w:rPr>
            <w:noProof/>
            <w:webHidden/>
          </w:rPr>
          <w:instrText xml:space="preserve"> PAGEREF _Toc526796215 \h </w:instrText>
        </w:r>
        <w:r>
          <w:rPr>
            <w:noProof/>
            <w:webHidden/>
          </w:rPr>
        </w:r>
        <w:r>
          <w:rPr>
            <w:noProof/>
            <w:webHidden/>
          </w:rPr>
          <w:fldChar w:fldCharType="separate"/>
        </w:r>
        <w:r>
          <w:rPr>
            <w:noProof/>
            <w:webHidden/>
          </w:rPr>
          <w:t>41</w:t>
        </w:r>
        <w:r>
          <w:rPr>
            <w:noProof/>
            <w:webHidden/>
          </w:rPr>
          <w:fldChar w:fldCharType="end"/>
        </w:r>
      </w:hyperlink>
    </w:p>
    <w:p w14:paraId="586AD984" w14:textId="4FA90BC5"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6796173"/>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6796174"/>
      <w:r w:rsidRPr="008D7292">
        <w:t>Generalidades</w:t>
      </w:r>
      <w:bookmarkEnd w:id="10"/>
      <w:bookmarkEnd w:id="11"/>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2" w:name="_Toc525761447"/>
      <w:bookmarkStart w:id="13" w:name="_Toc526796175"/>
      <w:r w:rsidR="00D873C5">
        <w:lastRenderedPageBreak/>
        <w:t>Descripción de</w:t>
      </w:r>
      <w:r w:rsidR="002A290B">
        <w:t xml:space="preserve"> </w:t>
      </w:r>
      <w:r w:rsidR="000870BF">
        <w:t>l</w:t>
      </w:r>
      <w:r w:rsidR="00D873C5">
        <w:t>a Empresa</w:t>
      </w:r>
      <w:bookmarkEnd w:id="12"/>
      <w:bookmarkEnd w:id="13"/>
    </w:p>
    <w:p w14:paraId="09D3A8F2" w14:textId="6E2AFF89" w:rsidR="00587C5C" w:rsidRPr="00587C5C" w:rsidRDefault="00587C5C" w:rsidP="00587C5C">
      <w:pPr>
        <w:pStyle w:val="Ttulo3"/>
      </w:pPr>
      <w:bookmarkStart w:id="14" w:name="_Toc526796176"/>
      <w:r>
        <w:t>Reseña</w:t>
      </w:r>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5" w:name="_Toc526796177"/>
      <w:r w:rsidR="00F80077">
        <w:lastRenderedPageBreak/>
        <w:t>Aspectos Estratégicos</w:t>
      </w:r>
      <w:bookmarkEnd w:id="15"/>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Default="006E3D8E" w:rsidP="002B0CEA">
      <w:pPr>
        <w:pStyle w:val="Ttulolibre"/>
        <w:rPr>
          <w:i/>
        </w:rPr>
      </w:pPr>
    </w:p>
    <w:p w14:paraId="5C4CA288" w14:textId="19AD1982" w:rsidR="001C66FA" w:rsidRPr="003855BE" w:rsidRDefault="001C66FA" w:rsidP="003855BE">
      <w:pPr>
        <w:pStyle w:val="Ttulolibre"/>
        <w:numPr>
          <w:ilvl w:val="0"/>
          <w:numId w:val="41"/>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3855BE">
      <w:pPr>
        <w:pStyle w:val="Ttulolibre"/>
        <w:numPr>
          <w:ilvl w:val="0"/>
          <w:numId w:val="41"/>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3855BE">
      <w:pPr>
        <w:pStyle w:val="Ttulolibre"/>
        <w:numPr>
          <w:ilvl w:val="0"/>
          <w:numId w:val="41"/>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3855BE">
      <w:pPr>
        <w:pStyle w:val="Ttulolibre"/>
        <w:numPr>
          <w:ilvl w:val="0"/>
          <w:numId w:val="41"/>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3855BE">
      <w:pPr>
        <w:pStyle w:val="Ttulolibre"/>
        <w:numPr>
          <w:ilvl w:val="0"/>
          <w:numId w:val="41"/>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3855BE">
      <w:pPr>
        <w:pStyle w:val="Ttulolibre"/>
        <w:numPr>
          <w:ilvl w:val="0"/>
          <w:numId w:val="41"/>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6" w:name="_Toc526796178"/>
      <w:r>
        <w:lastRenderedPageBreak/>
        <w:t>Centros de Negocios</w:t>
      </w:r>
      <w:bookmarkEnd w:id="16"/>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561A05">
      <w:pPr>
        <w:numPr>
          <w:ilvl w:val="0"/>
          <w:numId w:val="43"/>
        </w:numPr>
      </w:pPr>
      <w:r>
        <w:t>Centro de Negocios Mayoristas</w:t>
      </w:r>
    </w:p>
    <w:p w14:paraId="4B883DE4" w14:textId="58275A81" w:rsidR="00561A05" w:rsidRDefault="00561A05" w:rsidP="00561A05">
      <w:pPr>
        <w:numPr>
          <w:ilvl w:val="0"/>
          <w:numId w:val="43"/>
        </w:numPr>
      </w:pPr>
      <w:r>
        <w:t>Centro Logístico ZOFRI</w:t>
      </w:r>
    </w:p>
    <w:p w14:paraId="44BB3B14" w14:textId="78C7EC2A" w:rsidR="00561A05" w:rsidRDefault="00561A05" w:rsidP="00561A05">
      <w:pPr>
        <w:numPr>
          <w:ilvl w:val="0"/>
          <w:numId w:val="43"/>
        </w:numPr>
      </w:pPr>
      <w:r>
        <w:t>MALL ZOFRI</w:t>
      </w:r>
    </w:p>
    <w:p w14:paraId="5DD653A4" w14:textId="28BBF747" w:rsidR="00561A05" w:rsidRDefault="00561A05" w:rsidP="00561A05">
      <w:pPr>
        <w:numPr>
          <w:ilvl w:val="0"/>
          <w:numId w:val="43"/>
        </w:numPr>
      </w:pPr>
      <w:r>
        <w:t>Parque Empresarial Alto Hospicio</w:t>
      </w:r>
    </w:p>
    <w:p w14:paraId="0253B191" w14:textId="4E0A278C" w:rsidR="00561A05" w:rsidRDefault="00561A05" w:rsidP="00561A05">
      <w:pPr>
        <w:numPr>
          <w:ilvl w:val="0"/>
          <w:numId w:val="43"/>
        </w:numPr>
      </w:pPr>
      <w:r>
        <w:t xml:space="preserve">Parque Industrial </w:t>
      </w:r>
      <w:proofErr w:type="spellStart"/>
      <w:r>
        <w:t>Chacalluta</w:t>
      </w:r>
      <w:proofErr w:type="spellEnd"/>
      <w:r>
        <w:t xml:space="preserve"> Arica</w:t>
      </w:r>
    </w:p>
    <w:p w14:paraId="0B7B48C2" w14:textId="6084E68A" w:rsidR="00561A05" w:rsidRDefault="00561A05" w:rsidP="0067382B"/>
    <w:p w14:paraId="5D708C43" w14:textId="56DF2129" w:rsidR="00561A05" w:rsidRDefault="00561A05" w:rsidP="00561A05">
      <w:r>
        <w:t xml:space="preserve">El “Centro de Negocios Mayoristas”,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p>
    <w:p w14:paraId="49080FBD" w14:textId="77777777" w:rsidR="00561A05" w:rsidRDefault="00561A05" w:rsidP="00561A05"/>
    <w:p w14:paraId="41C1C1E7" w14:textId="5550AA70" w:rsidR="00561A05" w:rsidRDefault="00561A05" w:rsidP="00561A05">
      <w:r>
        <w:t>El “Centro Logístico ZOFRI”,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p>
    <w:p w14:paraId="12A7704B" w14:textId="77777777" w:rsidR="00561A05" w:rsidRDefault="00561A05" w:rsidP="00561A05"/>
    <w:p w14:paraId="556216B4" w14:textId="5155AC2D" w:rsidR="00561A05" w:rsidRDefault="007B4630" w:rsidP="00561A05">
      <w:r>
        <w:br w:type="page"/>
      </w:r>
      <w:r w:rsidR="00561A05">
        <w:lastRenderedPageBreak/>
        <w:t>El “MALL ZOFRI”,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p>
    <w:p w14:paraId="41389369" w14:textId="3C8BAC69" w:rsidR="00561A05" w:rsidRDefault="00561A05" w:rsidP="00561A05">
      <w:r>
        <w:t xml:space="preserve"> </w:t>
      </w:r>
    </w:p>
    <w:p w14:paraId="658D2B1A" w14:textId="7230DC0C" w:rsidR="00561A05" w:rsidRDefault="00561A05" w:rsidP="00561A05">
      <w:r>
        <w:t>El “Parque Empresarial Alto Hospicio”,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p>
    <w:p w14:paraId="4B9A0ED3" w14:textId="70378652" w:rsidR="00A049B5" w:rsidRDefault="00A049B5" w:rsidP="00561A05"/>
    <w:p w14:paraId="1D28F78B" w14:textId="55F4E6F7" w:rsidR="00A049B5" w:rsidRDefault="00A049B5" w:rsidP="00561A05">
      <w:r w:rsidRPr="00A049B5">
        <w:t xml:space="preserve">El “Parque Industrial </w:t>
      </w:r>
      <w:proofErr w:type="spellStart"/>
      <w:r w:rsidRPr="00A049B5">
        <w:t>Chacalluta</w:t>
      </w:r>
      <w:proofErr w:type="spellEnd"/>
      <w:r w:rsidRPr="00A049B5">
        <w:t xml:space="preserve"> Arica”,</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p>
    <w:p w14:paraId="08BFC14F" w14:textId="08921CEA" w:rsidR="00064717" w:rsidRDefault="00064717" w:rsidP="00A10FCD">
      <w:pPr>
        <w:pStyle w:val="Ttulo3"/>
      </w:pPr>
      <w:r>
        <w:br w:type="page"/>
      </w:r>
      <w:bookmarkStart w:id="17" w:name="_Toc526796179"/>
      <w:r w:rsidR="00A10FCD">
        <w:lastRenderedPageBreak/>
        <w:t>Dotación</w:t>
      </w:r>
      <w:bookmarkEnd w:id="17"/>
    </w:p>
    <w:p w14:paraId="29FEA987" w14:textId="217C74B1" w:rsidR="00FF7538" w:rsidRDefault="00EA424B" w:rsidP="003C5F48">
      <w:r>
        <w:t>La siguiente información</w:t>
      </w:r>
      <w:r w:rsidR="001F465D">
        <w:t xml:space="preserve"> se encuentra disponible y publicada en el portal de transparencia de ZOFRI S.A. (</w:t>
      </w:r>
      <w:hyperlink r:id="rId9"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Style w:val="Tablaconcuadrcula"/>
        <w:tblW w:w="8421" w:type="dxa"/>
        <w:tblLook w:val="04A0" w:firstRow="1" w:lastRow="0" w:firstColumn="1" w:lastColumn="0" w:noHBand="0" w:noVBand="1"/>
      </w:tblPr>
      <w:tblGrid>
        <w:gridCol w:w="2184"/>
        <w:gridCol w:w="3543"/>
        <w:gridCol w:w="2694"/>
      </w:tblGrid>
      <w:tr w:rsidR="003B0BDA" w:rsidRPr="001E3702" w14:paraId="17D4F38F" w14:textId="4720DEB4" w:rsidTr="003B0BDA">
        <w:tc>
          <w:tcPr>
            <w:tcW w:w="2184" w:type="dxa"/>
            <w:shd w:val="clear" w:color="auto" w:fill="D9E2F3" w:themeFill="accent1" w:themeFillTint="33"/>
            <w:tcMar>
              <w:top w:w="57" w:type="dxa"/>
              <w:left w:w="57" w:type="dxa"/>
              <w:bottom w:w="57" w:type="dxa"/>
              <w:right w:w="57" w:type="dxa"/>
            </w:tcMar>
            <w:vAlign w:val="center"/>
          </w:tcPr>
          <w:p w14:paraId="25BC7178" w14:textId="07361A10" w:rsidR="003B0BDA" w:rsidRPr="001E3702" w:rsidRDefault="003B0BDA" w:rsidP="00036B15">
            <w:pPr>
              <w:spacing w:line="240" w:lineRule="auto"/>
              <w:jc w:val="left"/>
              <w:rPr>
                <w:b/>
              </w:rPr>
            </w:pPr>
            <w:r w:rsidRPr="001E3702">
              <w:rPr>
                <w:b/>
              </w:rPr>
              <w:t>Cargo</w:t>
            </w:r>
          </w:p>
        </w:tc>
        <w:tc>
          <w:tcPr>
            <w:tcW w:w="3543" w:type="dxa"/>
            <w:shd w:val="clear" w:color="auto" w:fill="D9E2F3" w:themeFill="accent1" w:themeFillTint="33"/>
            <w:tcMar>
              <w:top w:w="57" w:type="dxa"/>
              <w:left w:w="57" w:type="dxa"/>
              <w:bottom w:w="57" w:type="dxa"/>
              <w:right w:w="57" w:type="dxa"/>
            </w:tcMar>
            <w:vAlign w:val="center"/>
          </w:tcPr>
          <w:p w14:paraId="4959DF36" w14:textId="645369C9" w:rsidR="003B0BDA" w:rsidRPr="001E3702" w:rsidRDefault="003B0BDA" w:rsidP="00036B15">
            <w:pPr>
              <w:spacing w:line="240" w:lineRule="auto"/>
              <w:jc w:val="left"/>
              <w:rPr>
                <w:b/>
              </w:rPr>
            </w:pPr>
            <w:r w:rsidRPr="001E3702">
              <w:rPr>
                <w:b/>
              </w:rPr>
              <w:t>Nombre</w:t>
            </w:r>
          </w:p>
        </w:tc>
        <w:tc>
          <w:tcPr>
            <w:tcW w:w="2694" w:type="dxa"/>
            <w:shd w:val="clear" w:color="auto" w:fill="D9E2F3" w:themeFill="accent1" w:themeFillTint="33"/>
            <w:tcMar>
              <w:top w:w="57" w:type="dxa"/>
              <w:left w:w="57" w:type="dxa"/>
              <w:bottom w:w="57" w:type="dxa"/>
              <w:right w:w="57" w:type="dxa"/>
            </w:tcMar>
            <w:vAlign w:val="center"/>
          </w:tcPr>
          <w:p w14:paraId="530C8418" w14:textId="42ABAEE3" w:rsidR="003B0BDA" w:rsidRPr="001E3702" w:rsidRDefault="003B0BDA" w:rsidP="00036B15">
            <w:pPr>
              <w:spacing w:line="240" w:lineRule="auto"/>
              <w:jc w:val="left"/>
              <w:rPr>
                <w:b/>
              </w:rPr>
            </w:pPr>
            <w:r w:rsidRPr="001E3702">
              <w:rPr>
                <w:b/>
              </w:rPr>
              <w:t>Profesión</w:t>
            </w:r>
          </w:p>
        </w:tc>
      </w:tr>
      <w:tr w:rsidR="003B0BDA" w14:paraId="3520DCCA" w14:textId="22346B5B" w:rsidTr="00D4277D">
        <w:trPr>
          <w:trHeight w:val="454"/>
        </w:trPr>
        <w:tc>
          <w:tcPr>
            <w:tcW w:w="2184" w:type="dxa"/>
            <w:tcMar>
              <w:top w:w="57" w:type="dxa"/>
              <w:left w:w="57" w:type="dxa"/>
              <w:bottom w:w="57" w:type="dxa"/>
              <w:right w:w="57" w:type="dxa"/>
            </w:tcMar>
            <w:vAlign w:val="center"/>
          </w:tcPr>
          <w:p w14:paraId="4580E70D" w14:textId="5BB4B950" w:rsidR="003B0BDA" w:rsidRDefault="003B0BDA" w:rsidP="00036B15">
            <w:pPr>
              <w:spacing w:line="240" w:lineRule="auto"/>
              <w:jc w:val="left"/>
            </w:pPr>
            <w:r>
              <w:t>Presidente</w:t>
            </w:r>
          </w:p>
        </w:tc>
        <w:tc>
          <w:tcPr>
            <w:tcW w:w="3543" w:type="dxa"/>
            <w:tcMar>
              <w:top w:w="57" w:type="dxa"/>
              <w:left w:w="57" w:type="dxa"/>
              <w:bottom w:w="57" w:type="dxa"/>
              <w:right w:w="57" w:type="dxa"/>
            </w:tcMar>
            <w:vAlign w:val="center"/>
          </w:tcPr>
          <w:p w14:paraId="7D2CA773" w14:textId="72CC4E57" w:rsidR="003B0BDA" w:rsidRDefault="003B0BDA" w:rsidP="00036B15">
            <w:pPr>
              <w:spacing w:line="240" w:lineRule="auto"/>
              <w:jc w:val="left"/>
            </w:pPr>
            <w:r>
              <w:t xml:space="preserve">Vladimir </w:t>
            </w:r>
            <w:proofErr w:type="spellStart"/>
            <w:r>
              <w:t>Sciaraffia</w:t>
            </w:r>
            <w:proofErr w:type="spellEnd"/>
            <w:r>
              <w:t xml:space="preserve"> V.</w:t>
            </w:r>
          </w:p>
        </w:tc>
        <w:tc>
          <w:tcPr>
            <w:tcW w:w="2694" w:type="dxa"/>
            <w:tcMar>
              <w:top w:w="57" w:type="dxa"/>
              <w:left w:w="57" w:type="dxa"/>
              <w:bottom w:w="57" w:type="dxa"/>
              <w:right w:w="57" w:type="dxa"/>
            </w:tcMar>
            <w:vAlign w:val="center"/>
          </w:tcPr>
          <w:p w14:paraId="50074558" w14:textId="4A39CFFE" w:rsidR="003B0BDA" w:rsidRDefault="003B0BDA" w:rsidP="00036B15">
            <w:pPr>
              <w:spacing w:line="240" w:lineRule="auto"/>
              <w:jc w:val="left"/>
            </w:pPr>
            <w:r>
              <w:t>Arquitecto</w:t>
            </w:r>
          </w:p>
        </w:tc>
      </w:tr>
      <w:tr w:rsidR="003B0BDA" w14:paraId="1FD9C4B6" w14:textId="41FC1F27" w:rsidTr="00D4277D">
        <w:trPr>
          <w:trHeight w:val="434"/>
        </w:trPr>
        <w:tc>
          <w:tcPr>
            <w:tcW w:w="2184" w:type="dxa"/>
            <w:tcMar>
              <w:top w:w="57" w:type="dxa"/>
              <w:left w:w="57" w:type="dxa"/>
              <w:bottom w:w="57" w:type="dxa"/>
              <w:right w:w="57" w:type="dxa"/>
            </w:tcMar>
            <w:vAlign w:val="center"/>
          </w:tcPr>
          <w:p w14:paraId="7E10D5AF" w14:textId="6AE5117D" w:rsidR="003B0BDA" w:rsidRDefault="003B0BDA" w:rsidP="00036B15">
            <w:pPr>
              <w:spacing w:line="240" w:lineRule="auto"/>
              <w:jc w:val="left"/>
            </w:pPr>
            <w:r>
              <w:t>Vicepresidenta</w:t>
            </w:r>
          </w:p>
        </w:tc>
        <w:tc>
          <w:tcPr>
            <w:tcW w:w="3543" w:type="dxa"/>
            <w:tcMar>
              <w:top w:w="57" w:type="dxa"/>
              <w:left w:w="57" w:type="dxa"/>
              <w:bottom w:w="57" w:type="dxa"/>
              <w:right w:w="57" w:type="dxa"/>
            </w:tcMar>
            <w:vAlign w:val="center"/>
          </w:tcPr>
          <w:p w14:paraId="66E2A4D1" w14:textId="5DEFC945" w:rsidR="003B0BDA" w:rsidRDefault="003B0BDA" w:rsidP="00036B15">
            <w:pPr>
              <w:spacing w:line="240" w:lineRule="auto"/>
              <w:jc w:val="left"/>
            </w:pPr>
            <w:r>
              <w:t xml:space="preserve">Paola </w:t>
            </w:r>
            <w:proofErr w:type="spellStart"/>
            <w:r>
              <w:t>Bruzzone</w:t>
            </w:r>
            <w:proofErr w:type="spellEnd"/>
            <w:r>
              <w:t xml:space="preserve"> G.</w:t>
            </w:r>
          </w:p>
        </w:tc>
        <w:tc>
          <w:tcPr>
            <w:tcW w:w="2694" w:type="dxa"/>
            <w:tcMar>
              <w:top w:w="57" w:type="dxa"/>
              <w:left w:w="57" w:type="dxa"/>
              <w:bottom w:w="57" w:type="dxa"/>
              <w:right w:w="57" w:type="dxa"/>
            </w:tcMar>
            <w:vAlign w:val="center"/>
          </w:tcPr>
          <w:p w14:paraId="00440160" w14:textId="2B3AAAA0" w:rsidR="003B0BDA" w:rsidRDefault="003B0BDA" w:rsidP="00036B15">
            <w:pPr>
              <w:spacing w:line="240" w:lineRule="auto"/>
              <w:jc w:val="left"/>
            </w:pPr>
            <w:r>
              <w:t>Abogada</w:t>
            </w:r>
          </w:p>
        </w:tc>
      </w:tr>
      <w:tr w:rsidR="003B0BDA" w14:paraId="2D394E74" w14:textId="4BF56A0F" w:rsidTr="00D4277D">
        <w:trPr>
          <w:trHeight w:val="443"/>
        </w:trPr>
        <w:tc>
          <w:tcPr>
            <w:tcW w:w="2184" w:type="dxa"/>
            <w:tcMar>
              <w:top w:w="57" w:type="dxa"/>
              <w:left w:w="57" w:type="dxa"/>
              <w:bottom w:w="57" w:type="dxa"/>
              <w:right w:w="57" w:type="dxa"/>
            </w:tcMar>
            <w:vAlign w:val="center"/>
          </w:tcPr>
          <w:p w14:paraId="6FC31E8C" w14:textId="3C1A0018" w:rsidR="003B0BDA" w:rsidRDefault="003B0BDA" w:rsidP="00036B15">
            <w:pPr>
              <w:spacing w:line="240" w:lineRule="auto"/>
              <w:jc w:val="left"/>
            </w:pPr>
            <w:r>
              <w:t>Directora</w:t>
            </w:r>
          </w:p>
        </w:tc>
        <w:tc>
          <w:tcPr>
            <w:tcW w:w="3543" w:type="dxa"/>
            <w:tcMar>
              <w:top w:w="57" w:type="dxa"/>
              <w:left w:w="57" w:type="dxa"/>
              <w:bottom w:w="57" w:type="dxa"/>
              <w:right w:w="57" w:type="dxa"/>
            </w:tcMar>
            <w:vAlign w:val="center"/>
          </w:tcPr>
          <w:p w14:paraId="2B77C7D0" w14:textId="6F3EE4FB" w:rsidR="003B0BDA" w:rsidRDefault="003B0BDA" w:rsidP="00036B15">
            <w:pPr>
              <w:spacing w:line="240" w:lineRule="auto"/>
              <w:jc w:val="left"/>
            </w:pPr>
            <w:r>
              <w:t>Adriana Tapia C.</w:t>
            </w:r>
          </w:p>
        </w:tc>
        <w:tc>
          <w:tcPr>
            <w:tcW w:w="2694" w:type="dxa"/>
            <w:tcMar>
              <w:top w:w="57" w:type="dxa"/>
              <w:left w:w="57" w:type="dxa"/>
              <w:bottom w:w="57" w:type="dxa"/>
              <w:right w:w="57" w:type="dxa"/>
            </w:tcMar>
            <w:vAlign w:val="center"/>
          </w:tcPr>
          <w:p w14:paraId="20F2A568" w14:textId="720954C0" w:rsidR="003B0BDA" w:rsidRDefault="003B0BDA" w:rsidP="00036B15">
            <w:pPr>
              <w:spacing w:line="240" w:lineRule="auto"/>
              <w:jc w:val="left"/>
            </w:pPr>
            <w:r>
              <w:t>Médico Cirujano</w:t>
            </w:r>
          </w:p>
        </w:tc>
      </w:tr>
      <w:tr w:rsidR="003B0BDA" w14:paraId="57828458" w14:textId="17C0547C" w:rsidTr="003B0BDA">
        <w:tc>
          <w:tcPr>
            <w:tcW w:w="2184" w:type="dxa"/>
            <w:tcMar>
              <w:top w:w="57" w:type="dxa"/>
              <w:left w:w="57" w:type="dxa"/>
              <w:bottom w:w="57" w:type="dxa"/>
              <w:right w:w="57" w:type="dxa"/>
            </w:tcMar>
            <w:vAlign w:val="center"/>
          </w:tcPr>
          <w:p w14:paraId="74E2F796" w14:textId="577AE377"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2412057" w14:textId="3321FFA2" w:rsidR="003B0BDA" w:rsidRDefault="003B0BDA" w:rsidP="00036B15">
            <w:pPr>
              <w:spacing w:line="240" w:lineRule="auto"/>
              <w:jc w:val="left"/>
            </w:pPr>
            <w:r w:rsidRPr="00472443">
              <w:t xml:space="preserve">Gonzalo de Urruticoechea </w:t>
            </w:r>
            <w:r>
              <w:t>S.</w:t>
            </w:r>
          </w:p>
        </w:tc>
        <w:tc>
          <w:tcPr>
            <w:tcW w:w="2694" w:type="dxa"/>
            <w:tcMar>
              <w:top w:w="57" w:type="dxa"/>
              <w:left w:w="57" w:type="dxa"/>
              <w:bottom w:w="57" w:type="dxa"/>
              <w:right w:w="57" w:type="dxa"/>
            </w:tcMar>
            <w:vAlign w:val="center"/>
          </w:tcPr>
          <w:p w14:paraId="4875DA62" w14:textId="7CB3957A" w:rsidR="003B0BDA" w:rsidRDefault="003B0BDA" w:rsidP="00036B15">
            <w:pPr>
              <w:spacing w:line="240" w:lineRule="auto"/>
              <w:jc w:val="left"/>
            </w:pPr>
            <w:r>
              <w:t>Administrador de Empresas</w:t>
            </w:r>
          </w:p>
        </w:tc>
      </w:tr>
      <w:tr w:rsidR="003B0BDA" w14:paraId="3B8E9532" w14:textId="6C47CA6D" w:rsidTr="00D4277D">
        <w:trPr>
          <w:trHeight w:val="474"/>
        </w:trPr>
        <w:tc>
          <w:tcPr>
            <w:tcW w:w="2184" w:type="dxa"/>
            <w:tcMar>
              <w:top w:w="57" w:type="dxa"/>
              <w:left w:w="57" w:type="dxa"/>
              <w:bottom w:w="57" w:type="dxa"/>
              <w:right w:w="57" w:type="dxa"/>
            </w:tcMar>
            <w:vAlign w:val="center"/>
          </w:tcPr>
          <w:p w14:paraId="5DB3E211" w14:textId="2CA76E06"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58F49F42" w14:textId="780DC95A" w:rsidR="003B0BDA" w:rsidRDefault="003B0BDA" w:rsidP="00036B15">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tcMar>
              <w:top w:w="57" w:type="dxa"/>
              <w:left w:w="57" w:type="dxa"/>
              <w:bottom w:w="57" w:type="dxa"/>
              <w:right w:w="57" w:type="dxa"/>
            </w:tcMar>
            <w:vAlign w:val="center"/>
          </w:tcPr>
          <w:p w14:paraId="192D95DC" w14:textId="2867907D" w:rsidR="003B0BDA" w:rsidRDefault="003B0BDA" w:rsidP="00036B15">
            <w:pPr>
              <w:spacing w:line="240" w:lineRule="auto"/>
              <w:jc w:val="left"/>
            </w:pPr>
            <w:r>
              <w:t>Abogado</w:t>
            </w:r>
          </w:p>
        </w:tc>
      </w:tr>
      <w:tr w:rsidR="003B0BDA" w14:paraId="3B0464B2" w14:textId="04DADFE2" w:rsidTr="00D4277D">
        <w:trPr>
          <w:trHeight w:val="596"/>
        </w:trPr>
        <w:tc>
          <w:tcPr>
            <w:tcW w:w="2184" w:type="dxa"/>
            <w:tcMar>
              <w:top w:w="57" w:type="dxa"/>
              <w:left w:w="57" w:type="dxa"/>
              <w:bottom w:w="57" w:type="dxa"/>
              <w:right w:w="57" w:type="dxa"/>
            </w:tcMar>
            <w:vAlign w:val="center"/>
          </w:tcPr>
          <w:p w14:paraId="2991803C" w14:textId="50A7EF8C"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DF13ED6" w14:textId="48DE6CC4" w:rsidR="003B0BDA" w:rsidRDefault="003B0BDA" w:rsidP="00036B15">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tcMar>
              <w:top w:w="57" w:type="dxa"/>
              <w:left w:w="57" w:type="dxa"/>
              <w:bottom w:w="57" w:type="dxa"/>
              <w:right w:w="57" w:type="dxa"/>
            </w:tcMar>
            <w:vAlign w:val="center"/>
          </w:tcPr>
          <w:p w14:paraId="5BCB951A" w14:textId="7691134A" w:rsidR="003B0BDA" w:rsidRDefault="003B0BDA" w:rsidP="00036B15">
            <w:pPr>
              <w:spacing w:line="240" w:lineRule="auto"/>
              <w:jc w:val="left"/>
            </w:pPr>
            <w:r>
              <w:t>Ingeniero Comercial</w:t>
            </w:r>
          </w:p>
        </w:tc>
      </w:tr>
      <w:tr w:rsidR="003B0BDA" w14:paraId="19B748E1" w14:textId="2C23E289" w:rsidTr="003B0BDA">
        <w:tc>
          <w:tcPr>
            <w:tcW w:w="2184" w:type="dxa"/>
            <w:tcMar>
              <w:top w:w="57" w:type="dxa"/>
              <w:left w:w="57" w:type="dxa"/>
              <w:bottom w:w="57" w:type="dxa"/>
              <w:right w:w="57" w:type="dxa"/>
            </w:tcMar>
            <w:vAlign w:val="center"/>
          </w:tcPr>
          <w:p w14:paraId="040896AC" w14:textId="332B5AA2" w:rsidR="003B0BDA" w:rsidRDefault="003B0BDA" w:rsidP="00036B15">
            <w:pPr>
              <w:spacing w:line="240" w:lineRule="auto"/>
              <w:jc w:val="left"/>
            </w:pPr>
            <w:r>
              <w:t>Director (Independiente)</w:t>
            </w:r>
          </w:p>
        </w:tc>
        <w:tc>
          <w:tcPr>
            <w:tcW w:w="3543" w:type="dxa"/>
            <w:tcMar>
              <w:top w:w="57" w:type="dxa"/>
              <w:left w:w="57" w:type="dxa"/>
              <w:bottom w:w="57" w:type="dxa"/>
              <w:right w:w="57" w:type="dxa"/>
            </w:tcMar>
            <w:vAlign w:val="center"/>
          </w:tcPr>
          <w:p w14:paraId="5888F8A2" w14:textId="415634D8" w:rsidR="003B0BDA" w:rsidRDefault="003B0BDA" w:rsidP="00036B15">
            <w:pPr>
              <w:spacing w:line="240" w:lineRule="auto"/>
              <w:jc w:val="left"/>
            </w:pPr>
            <w:r w:rsidRPr="00AD16FF">
              <w:t>Felipe Pérez W</w:t>
            </w:r>
            <w:r>
              <w:t>.</w:t>
            </w:r>
          </w:p>
        </w:tc>
        <w:tc>
          <w:tcPr>
            <w:tcW w:w="2694" w:type="dxa"/>
            <w:tcMar>
              <w:top w:w="57" w:type="dxa"/>
              <w:left w:w="57" w:type="dxa"/>
              <w:bottom w:w="57" w:type="dxa"/>
              <w:right w:w="57" w:type="dxa"/>
            </w:tcMar>
            <w:vAlign w:val="center"/>
          </w:tcPr>
          <w:p w14:paraId="77B65E4F" w14:textId="756CD4FE" w:rsidR="003B0BDA" w:rsidRDefault="003B0BDA" w:rsidP="00036B15">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Style w:val="Tablaconcuadrcula"/>
        <w:tblW w:w="8421" w:type="dxa"/>
        <w:tblLayout w:type="fixed"/>
        <w:tblLook w:val="04A0" w:firstRow="1" w:lastRow="0" w:firstColumn="1" w:lastColumn="0" w:noHBand="0" w:noVBand="1"/>
      </w:tblPr>
      <w:tblGrid>
        <w:gridCol w:w="3318"/>
        <w:gridCol w:w="2835"/>
        <w:gridCol w:w="2268"/>
      </w:tblGrid>
      <w:tr w:rsidR="00D22926" w:rsidRPr="00252C4F" w14:paraId="0CA4C41A" w14:textId="77777777" w:rsidTr="007A0376">
        <w:tc>
          <w:tcPr>
            <w:tcW w:w="3318" w:type="dxa"/>
            <w:shd w:val="clear" w:color="auto" w:fill="D9E2F3" w:themeFill="accent1" w:themeFillTint="33"/>
            <w:tcMar>
              <w:top w:w="57" w:type="dxa"/>
              <w:left w:w="57" w:type="dxa"/>
              <w:bottom w:w="57" w:type="dxa"/>
              <w:right w:w="57" w:type="dxa"/>
            </w:tcMar>
            <w:vAlign w:val="center"/>
          </w:tcPr>
          <w:p w14:paraId="2DA672C7" w14:textId="0CBDFA39" w:rsidR="00D22926" w:rsidRPr="00252C4F" w:rsidRDefault="00D22926" w:rsidP="007A0376">
            <w:pPr>
              <w:spacing w:line="240" w:lineRule="auto"/>
              <w:jc w:val="left"/>
              <w:rPr>
                <w:b/>
              </w:rPr>
            </w:pPr>
            <w:r w:rsidRPr="00252C4F">
              <w:rPr>
                <w:b/>
              </w:rPr>
              <w:t>Cargo</w:t>
            </w:r>
          </w:p>
        </w:tc>
        <w:tc>
          <w:tcPr>
            <w:tcW w:w="2835" w:type="dxa"/>
            <w:shd w:val="clear" w:color="auto" w:fill="D9E2F3" w:themeFill="accent1" w:themeFillTint="33"/>
            <w:tcMar>
              <w:top w:w="57" w:type="dxa"/>
              <w:left w:w="57" w:type="dxa"/>
              <w:bottom w:w="57" w:type="dxa"/>
              <w:right w:w="57" w:type="dxa"/>
            </w:tcMar>
            <w:vAlign w:val="center"/>
          </w:tcPr>
          <w:p w14:paraId="658E1049" w14:textId="525958C6" w:rsidR="00D22926" w:rsidRPr="00252C4F" w:rsidRDefault="00D22926" w:rsidP="007A0376">
            <w:pPr>
              <w:spacing w:line="240" w:lineRule="auto"/>
              <w:jc w:val="left"/>
              <w:rPr>
                <w:b/>
              </w:rPr>
            </w:pPr>
            <w:r w:rsidRPr="00252C4F">
              <w:rPr>
                <w:b/>
              </w:rPr>
              <w:t>Nombre</w:t>
            </w:r>
          </w:p>
        </w:tc>
        <w:tc>
          <w:tcPr>
            <w:tcW w:w="2268" w:type="dxa"/>
            <w:shd w:val="clear" w:color="auto" w:fill="D9E2F3" w:themeFill="accent1" w:themeFillTint="33"/>
            <w:tcMar>
              <w:top w:w="57" w:type="dxa"/>
              <w:left w:w="57" w:type="dxa"/>
              <w:bottom w:w="57" w:type="dxa"/>
              <w:right w:w="57" w:type="dxa"/>
            </w:tcMar>
            <w:vAlign w:val="center"/>
          </w:tcPr>
          <w:p w14:paraId="1613B21D" w14:textId="4A06A1BD" w:rsidR="00D22926" w:rsidRPr="00252C4F" w:rsidRDefault="00D22926" w:rsidP="007A0376">
            <w:pPr>
              <w:spacing w:line="240" w:lineRule="auto"/>
              <w:jc w:val="left"/>
              <w:rPr>
                <w:b/>
              </w:rPr>
            </w:pPr>
            <w:r w:rsidRPr="00252C4F">
              <w:rPr>
                <w:b/>
              </w:rPr>
              <w:t>Profesión</w:t>
            </w:r>
          </w:p>
        </w:tc>
      </w:tr>
      <w:tr w:rsidR="00D22926" w14:paraId="2BA5CC32" w14:textId="77777777" w:rsidTr="0018440D">
        <w:trPr>
          <w:trHeight w:val="439"/>
        </w:trPr>
        <w:tc>
          <w:tcPr>
            <w:tcW w:w="3318" w:type="dxa"/>
            <w:tcMar>
              <w:top w:w="57" w:type="dxa"/>
              <w:left w:w="57" w:type="dxa"/>
              <w:bottom w:w="57" w:type="dxa"/>
              <w:right w:w="57" w:type="dxa"/>
            </w:tcMar>
            <w:vAlign w:val="center"/>
          </w:tcPr>
          <w:p w14:paraId="347A6FAD" w14:textId="3EEA4930" w:rsidR="00D22926" w:rsidRDefault="00E85DC5" w:rsidP="007A0376">
            <w:pPr>
              <w:spacing w:line="240" w:lineRule="auto"/>
              <w:jc w:val="left"/>
            </w:pPr>
            <w:r>
              <w:t>Gerente General</w:t>
            </w:r>
          </w:p>
        </w:tc>
        <w:tc>
          <w:tcPr>
            <w:tcW w:w="2835" w:type="dxa"/>
            <w:tcMar>
              <w:top w:w="57" w:type="dxa"/>
              <w:left w:w="57" w:type="dxa"/>
              <w:bottom w:w="57" w:type="dxa"/>
              <w:right w:w="57" w:type="dxa"/>
            </w:tcMar>
            <w:vAlign w:val="center"/>
          </w:tcPr>
          <w:p w14:paraId="581B07C7" w14:textId="567B6565" w:rsidR="00D22926" w:rsidRDefault="004C32E0" w:rsidP="007A0376">
            <w:pPr>
              <w:spacing w:line="240" w:lineRule="auto"/>
              <w:jc w:val="left"/>
            </w:pPr>
            <w:r>
              <w:t>Rodolfo Prat Diaz</w:t>
            </w:r>
          </w:p>
        </w:tc>
        <w:tc>
          <w:tcPr>
            <w:tcW w:w="2268" w:type="dxa"/>
            <w:tcMar>
              <w:top w:w="57" w:type="dxa"/>
              <w:left w:w="57" w:type="dxa"/>
              <w:bottom w:w="57" w:type="dxa"/>
              <w:right w:w="57" w:type="dxa"/>
            </w:tcMar>
            <w:vAlign w:val="center"/>
          </w:tcPr>
          <w:p w14:paraId="20064585" w14:textId="72709F04" w:rsidR="00D22926" w:rsidRDefault="00D22926" w:rsidP="007A0376">
            <w:pPr>
              <w:spacing w:line="240" w:lineRule="auto"/>
              <w:jc w:val="left"/>
            </w:pPr>
            <w:r>
              <w:t>Ingeniero Naval</w:t>
            </w:r>
          </w:p>
        </w:tc>
      </w:tr>
      <w:tr w:rsidR="00D22926" w14:paraId="65742838" w14:textId="77777777" w:rsidTr="0018440D">
        <w:trPr>
          <w:trHeight w:val="432"/>
        </w:trPr>
        <w:tc>
          <w:tcPr>
            <w:tcW w:w="3318" w:type="dxa"/>
            <w:tcMar>
              <w:top w:w="57" w:type="dxa"/>
              <w:left w:w="57" w:type="dxa"/>
              <w:bottom w:w="57" w:type="dxa"/>
              <w:right w:w="57" w:type="dxa"/>
            </w:tcMar>
            <w:vAlign w:val="center"/>
          </w:tcPr>
          <w:p w14:paraId="53A10632" w14:textId="75F8329F" w:rsidR="00D22926" w:rsidRDefault="00E85DC5" w:rsidP="007A0376">
            <w:pPr>
              <w:spacing w:line="240" w:lineRule="auto"/>
              <w:jc w:val="left"/>
            </w:pPr>
            <w:r>
              <w:t>Gerente Comercial</w:t>
            </w:r>
          </w:p>
        </w:tc>
        <w:tc>
          <w:tcPr>
            <w:tcW w:w="2835" w:type="dxa"/>
            <w:tcMar>
              <w:top w:w="57" w:type="dxa"/>
              <w:left w:w="57" w:type="dxa"/>
              <w:bottom w:w="57" w:type="dxa"/>
              <w:right w:w="57" w:type="dxa"/>
            </w:tcMar>
            <w:vAlign w:val="center"/>
          </w:tcPr>
          <w:p w14:paraId="6377864D" w14:textId="170C18C1" w:rsidR="00D22926" w:rsidRDefault="004C32E0" w:rsidP="007A0376">
            <w:pPr>
              <w:spacing w:line="240" w:lineRule="auto"/>
              <w:jc w:val="left"/>
            </w:pPr>
            <w:r>
              <w:t xml:space="preserve">Claudio </w:t>
            </w:r>
            <w:proofErr w:type="spellStart"/>
            <w:r>
              <w:t>Figari</w:t>
            </w:r>
            <w:proofErr w:type="spellEnd"/>
            <w:r>
              <w:t xml:space="preserve"> Sepúlveda</w:t>
            </w:r>
          </w:p>
        </w:tc>
        <w:tc>
          <w:tcPr>
            <w:tcW w:w="2268" w:type="dxa"/>
            <w:tcMar>
              <w:top w:w="57" w:type="dxa"/>
              <w:left w:w="57" w:type="dxa"/>
              <w:bottom w:w="57" w:type="dxa"/>
              <w:right w:w="57" w:type="dxa"/>
            </w:tcMar>
            <w:vAlign w:val="center"/>
          </w:tcPr>
          <w:p w14:paraId="7B682584" w14:textId="39DB0B4F" w:rsidR="00D22926" w:rsidRDefault="00D22926" w:rsidP="007A0376">
            <w:pPr>
              <w:spacing w:line="240" w:lineRule="auto"/>
              <w:jc w:val="left"/>
            </w:pPr>
            <w:r>
              <w:t>Ingeniero Civil</w:t>
            </w:r>
          </w:p>
        </w:tc>
      </w:tr>
      <w:tr w:rsidR="00D22926" w14:paraId="4178058D" w14:textId="77777777" w:rsidTr="007A0376">
        <w:tc>
          <w:tcPr>
            <w:tcW w:w="3318" w:type="dxa"/>
            <w:tcMar>
              <w:top w:w="57" w:type="dxa"/>
              <w:left w:w="57" w:type="dxa"/>
              <w:bottom w:w="57" w:type="dxa"/>
              <w:right w:w="57" w:type="dxa"/>
            </w:tcMar>
            <w:vAlign w:val="center"/>
          </w:tcPr>
          <w:p w14:paraId="1153F59F" w14:textId="77777777" w:rsidR="007A0376" w:rsidRDefault="00E85DC5" w:rsidP="007A0376">
            <w:pPr>
              <w:spacing w:line="240" w:lineRule="auto"/>
              <w:jc w:val="left"/>
            </w:pPr>
            <w:r>
              <w:t xml:space="preserve">Gerente de Administración </w:t>
            </w:r>
          </w:p>
          <w:p w14:paraId="5EF959DC" w14:textId="72D931AF" w:rsidR="00D22926" w:rsidRDefault="00E85DC5" w:rsidP="007A0376">
            <w:pPr>
              <w:spacing w:line="240" w:lineRule="auto"/>
              <w:jc w:val="left"/>
            </w:pPr>
            <w:r>
              <w:t>y Finanzas</w:t>
            </w:r>
          </w:p>
        </w:tc>
        <w:tc>
          <w:tcPr>
            <w:tcW w:w="2835" w:type="dxa"/>
            <w:tcMar>
              <w:top w:w="57" w:type="dxa"/>
              <w:left w:w="57" w:type="dxa"/>
              <w:bottom w:w="57" w:type="dxa"/>
              <w:right w:w="57" w:type="dxa"/>
            </w:tcMar>
            <w:vAlign w:val="center"/>
          </w:tcPr>
          <w:p w14:paraId="1EF93573" w14:textId="2026585D" w:rsidR="00D22926" w:rsidRDefault="001543B1" w:rsidP="007A0376">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tcMar>
              <w:top w:w="57" w:type="dxa"/>
              <w:left w:w="57" w:type="dxa"/>
              <w:bottom w:w="57" w:type="dxa"/>
              <w:right w:w="57" w:type="dxa"/>
            </w:tcMar>
            <w:vAlign w:val="center"/>
          </w:tcPr>
          <w:p w14:paraId="59843F2A" w14:textId="71DBD4D4" w:rsidR="00D22926" w:rsidRDefault="00D22926" w:rsidP="007A0376">
            <w:pPr>
              <w:spacing w:line="240" w:lineRule="auto"/>
              <w:jc w:val="left"/>
            </w:pPr>
            <w:r>
              <w:t>Ingeniero Comercial</w:t>
            </w:r>
          </w:p>
        </w:tc>
      </w:tr>
      <w:tr w:rsidR="00D22926" w14:paraId="5BD6ED54" w14:textId="77777777" w:rsidTr="0018440D">
        <w:trPr>
          <w:trHeight w:val="478"/>
        </w:trPr>
        <w:tc>
          <w:tcPr>
            <w:tcW w:w="3318" w:type="dxa"/>
            <w:tcMar>
              <w:top w:w="57" w:type="dxa"/>
              <w:left w:w="57" w:type="dxa"/>
              <w:bottom w:w="57" w:type="dxa"/>
              <w:right w:w="57" w:type="dxa"/>
            </w:tcMar>
            <w:vAlign w:val="center"/>
          </w:tcPr>
          <w:p w14:paraId="3D5A4D38" w14:textId="5184E7C2" w:rsidR="00D22926" w:rsidRDefault="0080390E" w:rsidP="007A0376">
            <w:pPr>
              <w:spacing w:line="240" w:lineRule="auto"/>
              <w:jc w:val="left"/>
            </w:pPr>
            <w:r>
              <w:t>Gerente de Operaciones</w:t>
            </w:r>
          </w:p>
        </w:tc>
        <w:tc>
          <w:tcPr>
            <w:tcW w:w="2835" w:type="dxa"/>
            <w:tcMar>
              <w:top w:w="57" w:type="dxa"/>
              <w:left w:w="57" w:type="dxa"/>
              <w:bottom w:w="57" w:type="dxa"/>
              <w:right w:w="57" w:type="dxa"/>
            </w:tcMar>
            <w:vAlign w:val="center"/>
          </w:tcPr>
          <w:p w14:paraId="4C514532" w14:textId="5F3591F5" w:rsidR="00D22926" w:rsidRDefault="001543B1" w:rsidP="007A0376">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tcMar>
              <w:top w:w="57" w:type="dxa"/>
              <w:left w:w="57" w:type="dxa"/>
              <w:bottom w:w="57" w:type="dxa"/>
              <w:right w:w="57" w:type="dxa"/>
            </w:tcMar>
            <w:vAlign w:val="center"/>
          </w:tcPr>
          <w:p w14:paraId="64D85F8F" w14:textId="40EEF360" w:rsidR="00D22926" w:rsidRDefault="00D22926" w:rsidP="007A0376">
            <w:pPr>
              <w:spacing w:line="240" w:lineRule="auto"/>
              <w:jc w:val="left"/>
            </w:pPr>
            <w:r>
              <w:t>Ingeniero Comercial</w:t>
            </w:r>
          </w:p>
        </w:tc>
      </w:tr>
      <w:tr w:rsidR="00D22926" w14:paraId="1F9485E2" w14:textId="77777777" w:rsidTr="007A0376">
        <w:tc>
          <w:tcPr>
            <w:tcW w:w="3318" w:type="dxa"/>
            <w:tcMar>
              <w:top w:w="57" w:type="dxa"/>
              <w:left w:w="57" w:type="dxa"/>
              <w:bottom w:w="57" w:type="dxa"/>
              <w:right w:w="57" w:type="dxa"/>
            </w:tcMar>
            <w:vAlign w:val="center"/>
          </w:tcPr>
          <w:p w14:paraId="08772985" w14:textId="77777777" w:rsidR="00A53607" w:rsidRDefault="0080390E" w:rsidP="007A0376">
            <w:pPr>
              <w:spacing w:line="240" w:lineRule="auto"/>
              <w:jc w:val="left"/>
            </w:pPr>
            <w:r>
              <w:t xml:space="preserve">Gerente de Planificación </w:t>
            </w:r>
          </w:p>
          <w:p w14:paraId="58B39712" w14:textId="5C4CC6E5" w:rsidR="00D22926" w:rsidRDefault="0080390E" w:rsidP="007A0376">
            <w:pPr>
              <w:spacing w:line="240" w:lineRule="auto"/>
              <w:jc w:val="left"/>
            </w:pPr>
            <w:r>
              <w:t>y Desarrollo</w:t>
            </w:r>
          </w:p>
        </w:tc>
        <w:tc>
          <w:tcPr>
            <w:tcW w:w="2835" w:type="dxa"/>
            <w:tcMar>
              <w:top w:w="57" w:type="dxa"/>
              <w:left w:w="57" w:type="dxa"/>
              <w:bottom w:w="57" w:type="dxa"/>
              <w:right w:w="57" w:type="dxa"/>
            </w:tcMar>
            <w:vAlign w:val="center"/>
          </w:tcPr>
          <w:p w14:paraId="7CB76F04" w14:textId="285275C3" w:rsidR="00D22926" w:rsidRDefault="00D01531" w:rsidP="007A0376">
            <w:pPr>
              <w:spacing w:line="240" w:lineRule="auto"/>
              <w:jc w:val="left"/>
            </w:pPr>
            <w:r>
              <w:t>Jaime Soto Zura</w:t>
            </w:r>
          </w:p>
        </w:tc>
        <w:tc>
          <w:tcPr>
            <w:tcW w:w="2268" w:type="dxa"/>
            <w:tcMar>
              <w:top w:w="57" w:type="dxa"/>
              <w:left w:w="57" w:type="dxa"/>
              <w:bottom w:w="57" w:type="dxa"/>
              <w:right w:w="57" w:type="dxa"/>
            </w:tcMar>
            <w:vAlign w:val="center"/>
          </w:tcPr>
          <w:p w14:paraId="242AF8B9" w14:textId="64D9BB8D" w:rsidR="00D22926" w:rsidRDefault="00D22926" w:rsidP="007A0376">
            <w:pPr>
              <w:spacing w:line="240" w:lineRule="auto"/>
              <w:jc w:val="left"/>
            </w:pPr>
            <w:r>
              <w:t>Ingeniero Comercial</w:t>
            </w:r>
          </w:p>
        </w:tc>
      </w:tr>
      <w:tr w:rsidR="00D22926" w14:paraId="4FA17D85" w14:textId="77777777" w:rsidTr="0018440D">
        <w:trPr>
          <w:trHeight w:val="482"/>
        </w:trPr>
        <w:tc>
          <w:tcPr>
            <w:tcW w:w="3318" w:type="dxa"/>
            <w:tcMar>
              <w:top w:w="57" w:type="dxa"/>
              <w:left w:w="57" w:type="dxa"/>
              <w:bottom w:w="57" w:type="dxa"/>
              <w:right w:w="57" w:type="dxa"/>
            </w:tcMar>
            <w:vAlign w:val="center"/>
          </w:tcPr>
          <w:p w14:paraId="155D8B88" w14:textId="231A34CC" w:rsidR="00D22926" w:rsidRDefault="0080390E" w:rsidP="007A0376">
            <w:pPr>
              <w:spacing w:line="240" w:lineRule="auto"/>
              <w:jc w:val="left"/>
            </w:pPr>
            <w:r>
              <w:t>Gerente de Asuntos Legales</w:t>
            </w:r>
          </w:p>
        </w:tc>
        <w:tc>
          <w:tcPr>
            <w:tcW w:w="2835" w:type="dxa"/>
            <w:tcMar>
              <w:top w:w="57" w:type="dxa"/>
              <w:left w:w="57" w:type="dxa"/>
              <w:bottom w:w="57" w:type="dxa"/>
              <w:right w:w="57" w:type="dxa"/>
            </w:tcMar>
            <w:vAlign w:val="center"/>
          </w:tcPr>
          <w:p w14:paraId="40BE8E43" w14:textId="30F0CCB4" w:rsidR="00D22926" w:rsidRDefault="00FC389C" w:rsidP="007A0376">
            <w:pPr>
              <w:spacing w:line="240" w:lineRule="auto"/>
              <w:jc w:val="left"/>
            </w:pPr>
            <w:r>
              <w:t>Johanna Diaz Riquelme</w:t>
            </w:r>
          </w:p>
        </w:tc>
        <w:tc>
          <w:tcPr>
            <w:tcW w:w="2268" w:type="dxa"/>
            <w:tcMar>
              <w:top w:w="57" w:type="dxa"/>
              <w:left w:w="57" w:type="dxa"/>
              <w:bottom w:w="57" w:type="dxa"/>
              <w:right w:w="57" w:type="dxa"/>
            </w:tcMar>
            <w:vAlign w:val="center"/>
          </w:tcPr>
          <w:p w14:paraId="69648078" w14:textId="16C010B7" w:rsidR="00D22926" w:rsidRDefault="00D22926" w:rsidP="007A0376">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Style w:val="Tablaconcuadrcula"/>
        <w:tblW w:w="0" w:type="auto"/>
        <w:tblLook w:val="04A0" w:firstRow="1" w:lastRow="0" w:firstColumn="1" w:lastColumn="0" w:noHBand="0" w:noVBand="1"/>
      </w:tblPr>
      <w:tblGrid>
        <w:gridCol w:w="4042"/>
        <w:gridCol w:w="1023"/>
        <w:gridCol w:w="1090"/>
        <w:gridCol w:w="1229"/>
        <w:gridCol w:w="1003"/>
      </w:tblGrid>
      <w:tr w:rsidR="008C468C" w:rsidRPr="00FE4D03" w14:paraId="5EB85012" w14:textId="4611C0CE" w:rsidTr="00846E67">
        <w:tc>
          <w:tcPr>
            <w:tcW w:w="4042" w:type="dxa"/>
            <w:shd w:val="clear" w:color="auto" w:fill="D9E2F3" w:themeFill="accent1" w:themeFillTint="33"/>
            <w:tcMar>
              <w:top w:w="57" w:type="dxa"/>
              <w:left w:w="57" w:type="dxa"/>
              <w:bottom w:w="57" w:type="dxa"/>
              <w:right w:w="57" w:type="dxa"/>
            </w:tcMar>
            <w:vAlign w:val="center"/>
          </w:tcPr>
          <w:p w14:paraId="502E1121" w14:textId="42E28E68" w:rsidR="008C468C" w:rsidRPr="00FE4D03" w:rsidRDefault="008C468C" w:rsidP="00846E67">
            <w:pPr>
              <w:spacing w:line="240" w:lineRule="auto"/>
              <w:jc w:val="left"/>
              <w:rPr>
                <w:b/>
              </w:rPr>
            </w:pPr>
            <w:r w:rsidRPr="00FE4D03">
              <w:rPr>
                <w:b/>
              </w:rPr>
              <w:t>Nivel</w:t>
            </w:r>
          </w:p>
        </w:tc>
        <w:tc>
          <w:tcPr>
            <w:tcW w:w="1023" w:type="dxa"/>
            <w:shd w:val="clear" w:color="auto" w:fill="D9E2F3" w:themeFill="accent1" w:themeFillTint="33"/>
            <w:tcMar>
              <w:top w:w="57" w:type="dxa"/>
              <w:left w:w="57" w:type="dxa"/>
              <w:bottom w:w="57" w:type="dxa"/>
              <w:right w:w="57" w:type="dxa"/>
            </w:tcMar>
            <w:vAlign w:val="center"/>
          </w:tcPr>
          <w:p w14:paraId="125401D2" w14:textId="5D843EFD" w:rsidR="008C468C" w:rsidRPr="00FE4D03" w:rsidRDefault="008C468C" w:rsidP="00846E67">
            <w:pPr>
              <w:spacing w:line="240" w:lineRule="auto"/>
              <w:jc w:val="left"/>
              <w:rPr>
                <w:b/>
              </w:rPr>
            </w:pPr>
            <w:r w:rsidRPr="00FE4D03">
              <w:rPr>
                <w:b/>
              </w:rPr>
              <w:t>Arica</w:t>
            </w:r>
          </w:p>
        </w:tc>
        <w:tc>
          <w:tcPr>
            <w:tcW w:w="1090" w:type="dxa"/>
            <w:shd w:val="clear" w:color="auto" w:fill="D9E2F3" w:themeFill="accent1" w:themeFillTint="33"/>
            <w:tcMar>
              <w:top w:w="57" w:type="dxa"/>
              <w:left w:w="57" w:type="dxa"/>
              <w:bottom w:w="57" w:type="dxa"/>
              <w:right w:w="57" w:type="dxa"/>
            </w:tcMar>
            <w:vAlign w:val="center"/>
          </w:tcPr>
          <w:p w14:paraId="3BD69F2B" w14:textId="7A4C5DA4" w:rsidR="008C468C" w:rsidRPr="00FE4D03" w:rsidRDefault="008C468C" w:rsidP="00846E67">
            <w:pPr>
              <w:spacing w:line="240" w:lineRule="auto"/>
              <w:jc w:val="left"/>
              <w:rPr>
                <w:b/>
              </w:rPr>
            </w:pPr>
            <w:r w:rsidRPr="00FE4D03">
              <w:rPr>
                <w:b/>
              </w:rPr>
              <w:t>Iquique</w:t>
            </w:r>
          </w:p>
        </w:tc>
        <w:tc>
          <w:tcPr>
            <w:tcW w:w="1229" w:type="dxa"/>
            <w:shd w:val="clear" w:color="auto" w:fill="D9E2F3" w:themeFill="accent1" w:themeFillTint="33"/>
            <w:tcMar>
              <w:top w:w="57" w:type="dxa"/>
              <w:left w:w="57" w:type="dxa"/>
              <w:bottom w:w="57" w:type="dxa"/>
              <w:right w:w="57" w:type="dxa"/>
            </w:tcMar>
            <w:vAlign w:val="center"/>
          </w:tcPr>
          <w:p w14:paraId="33A51235" w14:textId="0FE788C7" w:rsidR="008C468C" w:rsidRPr="00FE4D03" w:rsidRDefault="008C468C" w:rsidP="00846E67">
            <w:pPr>
              <w:spacing w:line="240" w:lineRule="auto"/>
              <w:jc w:val="left"/>
              <w:rPr>
                <w:b/>
              </w:rPr>
            </w:pPr>
            <w:r w:rsidRPr="00FE4D03">
              <w:rPr>
                <w:b/>
              </w:rPr>
              <w:t>Santiago</w:t>
            </w:r>
          </w:p>
        </w:tc>
        <w:tc>
          <w:tcPr>
            <w:tcW w:w="1003" w:type="dxa"/>
            <w:shd w:val="clear" w:color="auto" w:fill="D9E2F3" w:themeFill="accent1" w:themeFillTint="33"/>
            <w:vAlign w:val="center"/>
          </w:tcPr>
          <w:p w14:paraId="321E8138" w14:textId="68BFCDAC" w:rsidR="008C468C" w:rsidRPr="00BA7F49" w:rsidRDefault="008C468C" w:rsidP="00846E67">
            <w:pPr>
              <w:spacing w:line="240" w:lineRule="auto"/>
              <w:jc w:val="left"/>
              <w:rPr>
                <w:b/>
              </w:rPr>
            </w:pPr>
            <w:r w:rsidRPr="00BA7F49">
              <w:rPr>
                <w:b/>
              </w:rPr>
              <w:t>Total</w:t>
            </w:r>
          </w:p>
        </w:tc>
      </w:tr>
      <w:tr w:rsidR="008C468C" w14:paraId="680CD97D" w14:textId="575007C6" w:rsidTr="00846E67">
        <w:trPr>
          <w:trHeight w:val="416"/>
        </w:trPr>
        <w:tc>
          <w:tcPr>
            <w:tcW w:w="4042" w:type="dxa"/>
            <w:tcMar>
              <w:top w:w="57" w:type="dxa"/>
              <w:left w:w="57" w:type="dxa"/>
              <w:bottom w:w="57" w:type="dxa"/>
              <w:right w:w="57" w:type="dxa"/>
            </w:tcMar>
            <w:vAlign w:val="center"/>
          </w:tcPr>
          <w:p w14:paraId="5FE4B40E" w14:textId="4B476B34" w:rsidR="008C468C" w:rsidRDefault="008C468C" w:rsidP="00846E67">
            <w:pPr>
              <w:spacing w:line="240" w:lineRule="auto"/>
              <w:jc w:val="left"/>
            </w:pPr>
            <w:r>
              <w:t>Plazos Fijos</w:t>
            </w:r>
          </w:p>
        </w:tc>
        <w:tc>
          <w:tcPr>
            <w:tcW w:w="1023" w:type="dxa"/>
            <w:tcMar>
              <w:top w:w="57" w:type="dxa"/>
              <w:left w:w="57" w:type="dxa"/>
              <w:bottom w:w="57" w:type="dxa"/>
              <w:right w:w="57" w:type="dxa"/>
            </w:tcMar>
            <w:vAlign w:val="center"/>
          </w:tcPr>
          <w:p w14:paraId="63DC5E0B" w14:textId="762AA900"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1810A77C" w14:textId="3AD7A4A4" w:rsidR="008C468C" w:rsidRDefault="008C468C" w:rsidP="00846E67">
            <w:pPr>
              <w:spacing w:line="240" w:lineRule="auto"/>
              <w:jc w:val="right"/>
            </w:pPr>
            <w:r>
              <w:t>30</w:t>
            </w:r>
          </w:p>
        </w:tc>
        <w:tc>
          <w:tcPr>
            <w:tcW w:w="1229" w:type="dxa"/>
            <w:tcMar>
              <w:top w:w="57" w:type="dxa"/>
              <w:left w:w="57" w:type="dxa"/>
              <w:bottom w:w="57" w:type="dxa"/>
              <w:right w:w="57" w:type="dxa"/>
            </w:tcMar>
            <w:vAlign w:val="center"/>
          </w:tcPr>
          <w:p w14:paraId="51F61191" w14:textId="7DD3F127" w:rsidR="008C468C" w:rsidRDefault="008C468C" w:rsidP="00846E67">
            <w:pPr>
              <w:spacing w:line="240" w:lineRule="auto"/>
              <w:jc w:val="right"/>
            </w:pPr>
            <w:r>
              <w:t>0</w:t>
            </w:r>
          </w:p>
        </w:tc>
        <w:tc>
          <w:tcPr>
            <w:tcW w:w="1003" w:type="dxa"/>
            <w:vAlign w:val="center"/>
          </w:tcPr>
          <w:p w14:paraId="34472D3E" w14:textId="6A532ECB" w:rsidR="008C468C" w:rsidRPr="00BA7F49" w:rsidRDefault="0028550B" w:rsidP="00846E67">
            <w:pPr>
              <w:spacing w:line="240" w:lineRule="auto"/>
              <w:jc w:val="right"/>
              <w:rPr>
                <w:b/>
              </w:rPr>
            </w:pPr>
            <w:r w:rsidRPr="00BA7F49">
              <w:rPr>
                <w:b/>
              </w:rPr>
              <w:t>30</w:t>
            </w:r>
          </w:p>
        </w:tc>
      </w:tr>
      <w:tr w:rsidR="008C468C" w14:paraId="1AD3AE45" w14:textId="299F7619" w:rsidTr="00846E67">
        <w:trPr>
          <w:trHeight w:val="452"/>
        </w:trPr>
        <w:tc>
          <w:tcPr>
            <w:tcW w:w="4042" w:type="dxa"/>
            <w:tcMar>
              <w:top w:w="57" w:type="dxa"/>
              <w:left w:w="57" w:type="dxa"/>
              <w:bottom w:w="57" w:type="dxa"/>
              <w:right w:w="57" w:type="dxa"/>
            </w:tcMar>
            <w:vAlign w:val="center"/>
          </w:tcPr>
          <w:p w14:paraId="50008D3D" w14:textId="1158DCCA" w:rsidR="008C468C" w:rsidRDefault="008C468C" w:rsidP="00846E67">
            <w:pPr>
              <w:spacing w:line="240" w:lineRule="auto"/>
              <w:jc w:val="left"/>
            </w:pPr>
            <w:r>
              <w:t>Gerentes y Ejecutivos</w:t>
            </w:r>
          </w:p>
        </w:tc>
        <w:tc>
          <w:tcPr>
            <w:tcW w:w="1023" w:type="dxa"/>
            <w:tcMar>
              <w:top w:w="57" w:type="dxa"/>
              <w:left w:w="57" w:type="dxa"/>
              <w:bottom w:w="57" w:type="dxa"/>
              <w:right w:w="57" w:type="dxa"/>
            </w:tcMar>
            <w:vAlign w:val="center"/>
          </w:tcPr>
          <w:p w14:paraId="40374E87" w14:textId="46D7739B"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24CC6411" w14:textId="4FF0BE8F" w:rsidR="008C468C" w:rsidRDefault="008C468C" w:rsidP="00846E67">
            <w:pPr>
              <w:spacing w:line="240" w:lineRule="auto"/>
              <w:jc w:val="right"/>
            </w:pPr>
            <w:r>
              <w:t>18</w:t>
            </w:r>
          </w:p>
        </w:tc>
        <w:tc>
          <w:tcPr>
            <w:tcW w:w="1229" w:type="dxa"/>
            <w:tcMar>
              <w:top w:w="57" w:type="dxa"/>
              <w:left w:w="57" w:type="dxa"/>
              <w:bottom w:w="57" w:type="dxa"/>
              <w:right w:w="57" w:type="dxa"/>
            </w:tcMar>
            <w:vAlign w:val="center"/>
          </w:tcPr>
          <w:p w14:paraId="50279D8B" w14:textId="61CB5EDF" w:rsidR="008C468C" w:rsidRDefault="008C468C" w:rsidP="00846E67">
            <w:pPr>
              <w:spacing w:line="240" w:lineRule="auto"/>
              <w:jc w:val="right"/>
            </w:pPr>
            <w:r>
              <w:t>0</w:t>
            </w:r>
          </w:p>
        </w:tc>
        <w:tc>
          <w:tcPr>
            <w:tcW w:w="1003" w:type="dxa"/>
            <w:vAlign w:val="center"/>
          </w:tcPr>
          <w:p w14:paraId="65825700" w14:textId="20E7C6EB" w:rsidR="008C468C" w:rsidRPr="00BA7F49" w:rsidRDefault="0028550B" w:rsidP="00846E67">
            <w:pPr>
              <w:spacing w:line="240" w:lineRule="auto"/>
              <w:jc w:val="right"/>
              <w:rPr>
                <w:b/>
              </w:rPr>
            </w:pPr>
            <w:r w:rsidRPr="00BA7F49">
              <w:rPr>
                <w:b/>
              </w:rPr>
              <w:t>18</w:t>
            </w:r>
          </w:p>
        </w:tc>
      </w:tr>
      <w:tr w:rsidR="008C468C" w14:paraId="681E37F1" w14:textId="54508480" w:rsidTr="00846E67">
        <w:tc>
          <w:tcPr>
            <w:tcW w:w="4042" w:type="dxa"/>
            <w:tcMar>
              <w:top w:w="57" w:type="dxa"/>
              <w:left w:w="57" w:type="dxa"/>
              <w:bottom w:w="57" w:type="dxa"/>
              <w:right w:w="57" w:type="dxa"/>
            </w:tcMar>
            <w:vAlign w:val="center"/>
          </w:tcPr>
          <w:p w14:paraId="6E234D98" w14:textId="77777777" w:rsidR="001F5AE5" w:rsidRDefault="008C468C" w:rsidP="00846E67">
            <w:pPr>
              <w:spacing w:line="240" w:lineRule="auto"/>
              <w:jc w:val="left"/>
            </w:pPr>
            <w:r>
              <w:t>Jefaturas, Profesionales y</w:t>
            </w:r>
          </w:p>
          <w:p w14:paraId="45D15F90" w14:textId="5B64BB66" w:rsidR="008C468C" w:rsidRDefault="008C468C" w:rsidP="00846E67">
            <w:pPr>
              <w:spacing w:line="240" w:lineRule="auto"/>
              <w:jc w:val="left"/>
            </w:pPr>
            <w:r>
              <w:t>Encargados</w:t>
            </w:r>
          </w:p>
        </w:tc>
        <w:tc>
          <w:tcPr>
            <w:tcW w:w="1023" w:type="dxa"/>
            <w:tcMar>
              <w:top w:w="57" w:type="dxa"/>
              <w:left w:w="57" w:type="dxa"/>
              <w:bottom w:w="57" w:type="dxa"/>
              <w:right w:w="57" w:type="dxa"/>
            </w:tcMar>
            <w:vAlign w:val="center"/>
          </w:tcPr>
          <w:p w14:paraId="0C4BF0A1" w14:textId="52037291" w:rsidR="008C468C" w:rsidRDefault="008C468C" w:rsidP="00846E67">
            <w:pPr>
              <w:spacing w:line="240" w:lineRule="auto"/>
              <w:jc w:val="right"/>
            </w:pPr>
            <w:r>
              <w:t>1</w:t>
            </w:r>
          </w:p>
        </w:tc>
        <w:tc>
          <w:tcPr>
            <w:tcW w:w="1090" w:type="dxa"/>
            <w:tcMar>
              <w:top w:w="57" w:type="dxa"/>
              <w:left w:w="57" w:type="dxa"/>
              <w:bottom w:w="57" w:type="dxa"/>
              <w:right w:w="57" w:type="dxa"/>
            </w:tcMar>
            <w:vAlign w:val="center"/>
          </w:tcPr>
          <w:p w14:paraId="585B17BE" w14:textId="1960FEC7" w:rsidR="008C468C" w:rsidRDefault="008C468C" w:rsidP="00846E67">
            <w:pPr>
              <w:spacing w:line="240" w:lineRule="auto"/>
              <w:jc w:val="right"/>
            </w:pPr>
            <w:r>
              <w:t>59</w:t>
            </w:r>
          </w:p>
        </w:tc>
        <w:tc>
          <w:tcPr>
            <w:tcW w:w="1229" w:type="dxa"/>
            <w:tcMar>
              <w:top w:w="57" w:type="dxa"/>
              <w:left w:w="57" w:type="dxa"/>
              <w:bottom w:w="57" w:type="dxa"/>
              <w:right w:w="57" w:type="dxa"/>
            </w:tcMar>
            <w:vAlign w:val="center"/>
          </w:tcPr>
          <w:p w14:paraId="39AACA43" w14:textId="391AE6BE" w:rsidR="008C468C" w:rsidRDefault="008C468C" w:rsidP="00846E67">
            <w:pPr>
              <w:spacing w:line="240" w:lineRule="auto"/>
              <w:jc w:val="right"/>
            </w:pPr>
            <w:r>
              <w:t>1</w:t>
            </w:r>
          </w:p>
        </w:tc>
        <w:tc>
          <w:tcPr>
            <w:tcW w:w="1003" w:type="dxa"/>
            <w:vAlign w:val="center"/>
          </w:tcPr>
          <w:p w14:paraId="2FF7F2C0" w14:textId="48DDE772" w:rsidR="008C468C" w:rsidRPr="00BA7F49" w:rsidRDefault="0028550B" w:rsidP="00846E67">
            <w:pPr>
              <w:spacing w:line="240" w:lineRule="auto"/>
              <w:jc w:val="right"/>
              <w:rPr>
                <w:b/>
              </w:rPr>
            </w:pPr>
            <w:r w:rsidRPr="00BA7F49">
              <w:rPr>
                <w:b/>
              </w:rPr>
              <w:t>62</w:t>
            </w:r>
          </w:p>
        </w:tc>
      </w:tr>
      <w:tr w:rsidR="008C468C" w14:paraId="224B0D5E" w14:textId="562877D4" w:rsidTr="00846E67">
        <w:trPr>
          <w:trHeight w:val="470"/>
        </w:trPr>
        <w:tc>
          <w:tcPr>
            <w:tcW w:w="4042" w:type="dxa"/>
            <w:tcMar>
              <w:top w:w="57" w:type="dxa"/>
              <w:left w:w="57" w:type="dxa"/>
              <w:bottom w:w="57" w:type="dxa"/>
              <w:right w:w="57" w:type="dxa"/>
            </w:tcMar>
            <w:vAlign w:val="center"/>
          </w:tcPr>
          <w:p w14:paraId="6A54FCF4" w14:textId="303C3BAA" w:rsidR="008C468C" w:rsidRDefault="008C468C" w:rsidP="00846E67">
            <w:pPr>
              <w:spacing w:line="240" w:lineRule="auto"/>
              <w:jc w:val="left"/>
            </w:pPr>
            <w:r>
              <w:t>Trabajadores en General</w:t>
            </w:r>
          </w:p>
        </w:tc>
        <w:tc>
          <w:tcPr>
            <w:tcW w:w="1023" w:type="dxa"/>
            <w:tcMar>
              <w:top w:w="57" w:type="dxa"/>
              <w:left w:w="57" w:type="dxa"/>
              <w:bottom w:w="57" w:type="dxa"/>
              <w:right w:w="57" w:type="dxa"/>
            </w:tcMar>
            <w:vAlign w:val="center"/>
          </w:tcPr>
          <w:p w14:paraId="597905C4" w14:textId="5812E7AE" w:rsidR="008C468C" w:rsidRDefault="008C468C" w:rsidP="00846E67">
            <w:pPr>
              <w:spacing w:line="240" w:lineRule="auto"/>
              <w:jc w:val="right"/>
            </w:pPr>
            <w:r>
              <w:t>4</w:t>
            </w:r>
          </w:p>
        </w:tc>
        <w:tc>
          <w:tcPr>
            <w:tcW w:w="1090" w:type="dxa"/>
            <w:tcMar>
              <w:top w:w="57" w:type="dxa"/>
              <w:left w:w="57" w:type="dxa"/>
              <w:bottom w:w="57" w:type="dxa"/>
              <w:right w:w="57" w:type="dxa"/>
            </w:tcMar>
            <w:vAlign w:val="center"/>
          </w:tcPr>
          <w:p w14:paraId="12DF03FA" w14:textId="2C7FCA5F" w:rsidR="008C468C" w:rsidRDefault="008C468C" w:rsidP="00846E67">
            <w:pPr>
              <w:spacing w:line="240" w:lineRule="auto"/>
              <w:jc w:val="right"/>
            </w:pPr>
            <w:r>
              <w:t>180</w:t>
            </w:r>
          </w:p>
        </w:tc>
        <w:tc>
          <w:tcPr>
            <w:tcW w:w="1229" w:type="dxa"/>
            <w:tcMar>
              <w:top w:w="57" w:type="dxa"/>
              <w:left w:w="57" w:type="dxa"/>
              <w:bottom w:w="57" w:type="dxa"/>
              <w:right w:w="57" w:type="dxa"/>
            </w:tcMar>
            <w:vAlign w:val="center"/>
          </w:tcPr>
          <w:p w14:paraId="10A84426" w14:textId="3D835CB4" w:rsidR="008C468C" w:rsidRDefault="008C468C" w:rsidP="00846E67">
            <w:pPr>
              <w:spacing w:line="240" w:lineRule="auto"/>
              <w:jc w:val="right"/>
            </w:pPr>
            <w:r>
              <w:t>2</w:t>
            </w:r>
          </w:p>
        </w:tc>
        <w:tc>
          <w:tcPr>
            <w:tcW w:w="1003" w:type="dxa"/>
            <w:vAlign w:val="center"/>
          </w:tcPr>
          <w:p w14:paraId="6989F62D" w14:textId="4B48B84B" w:rsidR="008C468C" w:rsidRPr="00BA7F49" w:rsidRDefault="0028550B" w:rsidP="00846E67">
            <w:pPr>
              <w:spacing w:line="240" w:lineRule="auto"/>
              <w:jc w:val="right"/>
              <w:rPr>
                <w:b/>
              </w:rPr>
            </w:pPr>
            <w:r w:rsidRPr="00BA7F49">
              <w:rPr>
                <w:b/>
              </w:rPr>
              <w:t>186</w:t>
            </w:r>
          </w:p>
        </w:tc>
      </w:tr>
      <w:tr w:rsidR="0028550B" w:rsidRPr="00266FD8" w14:paraId="4D5F1141" w14:textId="77777777" w:rsidTr="00846E67">
        <w:tc>
          <w:tcPr>
            <w:tcW w:w="4042" w:type="dxa"/>
            <w:tcMar>
              <w:top w:w="57" w:type="dxa"/>
              <w:left w:w="57" w:type="dxa"/>
              <w:bottom w:w="57" w:type="dxa"/>
              <w:right w:w="57" w:type="dxa"/>
            </w:tcMar>
            <w:vAlign w:val="center"/>
          </w:tcPr>
          <w:p w14:paraId="6427B2FD" w14:textId="004A91BB" w:rsidR="0028550B" w:rsidRPr="00266FD8" w:rsidRDefault="00E502B6" w:rsidP="00846E67">
            <w:pPr>
              <w:spacing w:line="240" w:lineRule="auto"/>
              <w:jc w:val="left"/>
              <w:rPr>
                <w:b/>
              </w:rPr>
            </w:pPr>
            <w:r w:rsidRPr="00266FD8">
              <w:rPr>
                <w:b/>
              </w:rPr>
              <w:t>Totales</w:t>
            </w:r>
          </w:p>
        </w:tc>
        <w:tc>
          <w:tcPr>
            <w:tcW w:w="1023" w:type="dxa"/>
            <w:tcMar>
              <w:top w:w="57" w:type="dxa"/>
              <w:left w:w="57" w:type="dxa"/>
              <w:bottom w:w="57" w:type="dxa"/>
              <w:right w:w="57" w:type="dxa"/>
            </w:tcMar>
            <w:vAlign w:val="center"/>
          </w:tcPr>
          <w:p w14:paraId="620A8473" w14:textId="0B8DDC5F" w:rsidR="0028550B" w:rsidRPr="00266FD8" w:rsidRDefault="00285017" w:rsidP="00846E67">
            <w:pPr>
              <w:spacing w:line="240" w:lineRule="auto"/>
              <w:jc w:val="right"/>
              <w:rPr>
                <w:b/>
              </w:rPr>
            </w:pPr>
            <w:r w:rsidRPr="00266FD8">
              <w:rPr>
                <w:b/>
              </w:rPr>
              <w:t>5</w:t>
            </w:r>
          </w:p>
        </w:tc>
        <w:tc>
          <w:tcPr>
            <w:tcW w:w="1090" w:type="dxa"/>
            <w:tcMar>
              <w:top w:w="57" w:type="dxa"/>
              <w:left w:w="57" w:type="dxa"/>
              <w:bottom w:w="57" w:type="dxa"/>
              <w:right w:w="57" w:type="dxa"/>
            </w:tcMar>
            <w:vAlign w:val="center"/>
          </w:tcPr>
          <w:p w14:paraId="4888293C" w14:textId="6B98C562" w:rsidR="0028550B" w:rsidRPr="00266FD8" w:rsidRDefault="00285017" w:rsidP="00846E67">
            <w:pPr>
              <w:spacing w:line="240" w:lineRule="auto"/>
              <w:jc w:val="right"/>
              <w:rPr>
                <w:b/>
              </w:rPr>
            </w:pPr>
            <w:r w:rsidRPr="00266FD8">
              <w:rPr>
                <w:b/>
              </w:rPr>
              <w:t>287</w:t>
            </w:r>
          </w:p>
        </w:tc>
        <w:tc>
          <w:tcPr>
            <w:tcW w:w="1229" w:type="dxa"/>
            <w:tcMar>
              <w:top w:w="57" w:type="dxa"/>
              <w:left w:w="57" w:type="dxa"/>
              <w:bottom w:w="57" w:type="dxa"/>
              <w:right w:w="57" w:type="dxa"/>
            </w:tcMar>
            <w:vAlign w:val="center"/>
          </w:tcPr>
          <w:p w14:paraId="2AA2CD7F" w14:textId="5C4BD252" w:rsidR="0028550B" w:rsidRPr="00266FD8" w:rsidRDefault="00285017" w:rsidP="00846E67">
            <w:pPr>
              <w:spacing w:line="240" w:lineRule="auto"/>
              <w:jc w:val="right"/>
              <w:rPr>
                <w:b/>
              </w:rPr>
            </w:pPr>
            <w:r w:rsidRPr="00266FD8">
              <w:rPr>
                <w:b/>
              </w:rPr>
              <w:t>3</w:t>
            </w:r>
          </w:p>
        </w:tc>
        <w:tc>
          <w:tcPr>
            <w:tcW w:w="1003" w:type="dxa"/>
            <w:vAlign w:val="center"/>
          </w:tcPr>
          <w:p w14:paraId="42B24DCA" w14:textId="49062387" w:rsidR="0028550B" w:rsidRPr="00BA7F49" w:rsidRDefault="00285017" w:rsidP="00846E67">
            <w:pPr>
              <w:spacing w:line="240" w:lineRule="auto"/>
              <w:jc w:val="right"/>
              <w:rPr>
                <w:b/>
              </w:rPr>
            </w:pPr>
            <w:r w:rsidRPr="00BA7F49">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8" w:name="_Toc526796180"/>
      <w:r w:rsidR="008A1F9E">
        <w:lastRenderedPageBreak/>
        <w:t>Estructura Organizacional</w:t>
      </w:r>
      <w:bookmarkEnd w:id="18"/>
    </w:p>
    <w:p w14:paraId="4558A232" w14:textId="250403F6" w:rsidR="00B8089B" w:rsidRDefault="00CB1C42" w:rsidP="00B8089B">
      <w:r>
        <w:rPr>
          <w:noProof/>
        </w:rPr>
        <w:pict w14:anchorId="018B777C">
          <v:group id="_x0000_s1081" editas="orgchart" style="position:absolute;left:0;text-align:left;margin-left:-7.65pt;margin-top:20.6pt;width:457.5pt;height:498pt;z-index:251657216"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870,-609513" strokecolor="#669"/>
            <v:shape id="_s1084" o:spid="_x0000_s1084" type="#_x0000_t33" style="position:absolute;left:11501;top:8575;width:338;height:1775;flip:y" o:connectortype="elbow" adj="-609513,134581,-609513" strokecolor="#669"/>
            <v:shape id="_s1085" o:spid="_x0000_s1085" type="#_x0000_t33" style="position:absolute;left:11501;top:8575;width:338;height:695;flip:y" o:connectortype="elbow" adj="-609513,310163,-609513" strokecolor="#669"/>
            <v:shape id="_s1086" o:spid="_x0000_s1086" type="#_x0000_t33" style="position:absolute;left:8621;top:8575;width:338;height:1775;flip:y" o:connectortype="elbow" adj="-425193,134581,-425193" strokecolor="#669"/>
            <v:shape id="_s1087" o:spid="_x0000_s1087" type="#_x0000_t33" style="position:absolute;left:8621;top:8575;width:338;height:695;flip:y" o:connectortype="elbow" adj="-425193,310163,-425193" strokecolor="#669"/>
            <v:shape id="_s1088" o:spid="_x0000_s1088" type="#_x0000_t33" style="position:absolute;left:5742;top:8575;width:338;height:5014;flip:y" o:connectortype="elbow" adj="-240938,61597,-240938" strokecolor="#669"/>
            <v:shape id="_s1089" o:spid="_x0000_s1089" type="#_x0000_t33" style="position:absolute;left:5742;top:8575;width:338;height:3934;flip:y" o:connectortype="elbow" adj="-240938,72578,-240938" strokecolor="#669"/>
            <v:shape id="_s1090" o:spid="_x0000_s1090" type="#_x0000_t33" style="position:absolute;left:5742;top:8575;width:338;height:2854;flip:y" o:connectortype="elbow" adj="-240938,91870,-240938" strokecolor="#669"/>
            <v:shape id="_s1091" o:spid="_x0000_s1091" type="#_x0000_t33" style="position:absolute;left:5742;top:8575;width:338;height:1775;flip:y" o:connectortype="elbow" adj="-240938,134581,-240938" strokecolor="#669"/>
            <v:shape id="_s1092" o:spid="_x0000_s1092" type="#_x0000_t33" style="position:absolute;left:5742;top:8575;width:338;height:695;flip:y" o:connectortype="elbow" adj="-240938,310163,-240938" strokecolor="#669"/>
            <v:shape id="_s1093" o:spid="_x0000_s1093" type="#_x0000_t33" style="position:absolute;left:8959;top:4255;width:337;height:2855;rotation:180" o:connectortype="elbow" adj="-468393,-59166,-468393" strokecolor="#669"/>
            <v:shape id="_s1094" o:spid="_x0000_s1094" type="#_x0000_t33" style="position:absolute;left:8621;top:4255;width:338;height:2855;flip:y" o:connectortype="elbow" adj="-425193,59166,-425193" strokecolor="#669"/>
            <v:shape id="_s1095" o:spid="_x0000_s1095" type="#_x0000_t33" style="position:absolute;left:8959;top:4255;width:337;height:1775;rotation:180" o:connectortype="elbow" adj="-468393,-82024,-468393" strokecolor="#669"/>
            <v:shape id="_s1096" o:spid="_x0000_s1096" type="#_x0000_t33" style="position:absolute;left:8621;top:4255;width:338;height:1774;flip:y" o:connectortype="elbow" adj="-425193,82063,-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6478,-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498,-28230" strokecolor="#669"/>
            <v:shape id="_s1100" o:spid="_x0000_s1100" type="#_x0000_t33" style="position:absolute;left:8959;top:4255;width:337;height:695;rotation:180" o:connectortype="elbow" adj="-468393,-175927,-468393" strokecolor="#669"/>
            <v:shape id="_s1101" o:spid="_x0000_s1101" type="#_x0000_t33" style="position:absolute;left:8621;top:4255;width:338;height:695;flip:y" o:connectortype="elbow" adj="-425193,1759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CB1C42" w:rsidRPr="00B34354" w:rsidRDefault="00CB1C42"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CB1C42" w:rsidRPr="00B34354" w:rsidRDefault="00CB1C42" w:rsidP="005B5646">
                    <w:pPr>
                      <w:spacing w:line="240" w:lineRule="auto"/>
                      <w:jc w:val="center"/>
                      <w:rPr>
                        <w:rFonts w:cs="Arial"/>
                        <w:sz w:val="16"/>
                        <w:szCs w:val="16"/>
                      </w:rPr>
                    </w:pPr>
                    <w:r w:rsidRPr="00B34354">
                      <w:rPr>
                        <w:rFonts w:cs="Arial"/>
                        <w:sz w:val="16"/>
                        <w:szCs w:val="16"/>
                      </w:rPr>
                      <w:t xml:space="preserve">Gerencia </w:t>
                    </w:r>
                  </w:p>
                  <w:p w14:paraId="644CBC9B" w14:textId="77777777" w:rsidR="00CB1C42" w:rsidRPr="00B34354" w:rsidRDefault="00CB1C42"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CB1C42" w:rsidRPr="00B34354" w:rsidRDefault="00CB1C42"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CB1C42" w:rsidRPr="00B34354" w:rsidRDefault="00CB1C42" w:rsidP="005B5646">
                    <w:pPr>
                      <w:spacing w:line="240" w:lineRule="auto"/>
                      <w:jc w:val="center"/>
                      <w:rPr>
                        <w:rFonts w:cs="Arial"/>
                        <w:sz w:val="11"/>
                        <w:szCs w:val="12"/>
                      </w:rPr>
                    </w:pPr>
                    <w:r w:rsidRPr="00B34354">
                      <w:rPr>
                        <w:rFonts w:cs="Arial"/>
                        <w:sz w:val="11"/>
                        <w:szCs w:val="12"/>
                      </w:rPr>
                      <w:t>Asuntos</w:t>
                    </w:r>
                  </w:p>
                  <w:p w14:paraId="00957C6D" w14:textId="34061772" w:rsidR="00CB1C42" w:rsidRPr="00B34354" w:rsidRDefault="00CB1C42"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CB1C42" w:rsidRPr="00B34354" w:rsidRDefault="00CB1C42"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CB1C42" w:rsidRPr="00B34354" w:rsidRDefault="00CB1C42"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CB1C42" w:rsidRPr="00B34354" w:rsidRDefault="00CB1C42" w:rsidP="005B5646">
                    <w:pPr>
                      <w:spacing w:line="240" w:lineRule="auto"/>
                      <w:jc w:val="center"/>
                      <w:rPr>
                        <w:rFonts w:cs="Arial"/>
                        <w:sz w:val="11"/>
                        <w:szCs w:val="12"/>
                      </w:rPr>
                    </w:pPr>
                    <w:r w:rsidRPr="00B34354">
                      <w:rPr>
                        <w:rFonts w:cs="Arial"/>
                        <w:sz w:val="11"/>
                        <w:szCs w:val="12"/>
                      </w:rPr>
                      <w:t>Gerencia</w:t>
                    </w:r>
                  </w:p>
                  <w:p w14:paraId="437C34A8" w14:textId="77777777" w:rsidR="00CB1C42" w:rsidRPr="00B34354" w:rsidRDefault="00CB1C42"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CB1C42" w:rsidRPr="00B34354" w:rsidRDefault="00CB1C42"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CB1C42" w:rsidRPr="00B34354" w:rsidRDefault="00CB1C42"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CB1C42" w:rsidRPr="00B34354" w:rsidRDefault="00CB1C42"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CB1C42" w:rsidRPr="00B34354" w:rsidRDefault="00CB1C42" w:rsidP="005B5646">
                    <w:pPr>
                      <w:spacing w:line="240" w:lineRule="auto"/>
                      <w:jc w:val="center"/>
                      <w:rPr>
                        <w:rFonts w:cs="Arial"/>
                        <w:sz w:val="11"/>
                        <w:szCs w:val="12"/>
                      </w:rPr>
                    </w:pPr>
                    <w:r w:rsidRPr="00B34354">
                      <w:rPr>
                        <w:rFonts w:cs="Arial"/>
                        <w:sz w:val="11"/>
                        <w:szCs w:val="12"/>
                      </w:rPr>
                      <w:t>Administración</w:t>
                    </w:r>
                  </w:p>
                  <w:p w14:paraId="22B08D1B" w14:textId="4F0AFBF1" w:rsidR="00CB1C42" w:rsidRPr="00B34354" w:rsidRDefault="00CB1C42"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CB1C42" w:rsidRPr="00B34354" w:rsidRDefault="00CB1C42"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CB1C42" w:rsidRPr="00B34354" w:rsidRDefault="00CB1C42" w:rsidP="005B5646">
                    <w:pPr>
                      <w:spacing w:line="240" w:lineRule="auto"/>
                      <w:jc w:val="center"/>
                      <w:rPr>
                        <w:rFonts w:cs="Arial"/>
                        <w:sz w:val="11"/>
                        <w:szCs w:val="12"/>
                      </w:rPr>
                    </w:pPr>
                    <w:r w:rsidRPr="00B34354">
                      <w:rPr>
                        <w:rFonts w:cs="Arial"/>
                        <w:sz w:val="11"/>
                        <w:szCs w:val="12"/>
                      </w:rPr>
                      <w:t xml:space="preserve">de </w:t>
                    </w:r>
                  </w:p>
                  <w:p w14:paraId="379D3365" w14:textId="44180836" w:rsidR="00CB1C42" w:rsidRPr="00B34354" w:rsidRDefault="00CB1C42"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CB1C42" w:rsidRPr="00B34354" w:rsidRDefault="00CB1C42" w:rsidP="005B5646">
                    <w:pPr>
                      <w:spacing w:line="240" w:lineRule="auto"/>
                      <w:jc w:val="center"/>
                      <w:rPr>
                        <w:rFonts w:cs="Arial"/>
                        <w:sz w:val="11"/>
                        <w:szCs w:val="12"/>
                      </w:rPr>
                    </w:pPr>
                    <w:r w:rsidRPr="00B34354">
                      <w:rPr>
                        <w:rFonts w:cs="Arial"/>
                        <w:sz w:val="11"/>
                        <w:szCs w:val="12"/>
                      </w:rPr>
                      <w:t>Subgerencia de Asuntos</w:t>
                    </w:r>
                  </w:p>
                  <w:p w14:paraId="606919DB" w14:textId="77777777" w:rsidR="00CB1C42" w:rsidRPr="00B34354" w:rsidRDefault="00CB1C42"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CB1C42" w:rsidRPr="00B34354" w:rsidRDefault="00CB1C42" w:rsidP="005B5646">
                    <w:pPr>
                      <w:spacing w:line="240" w:lineRule="auto"/>
                      <w:jc w:val="center"/>
                      <w:rPr>
                        <w:rFonts w:cs="Arial"/>
                        <w:sz w:val="11"/>
                        <w:szCs w:val="12"/>
                      </w:rPr>
                    </w:pPr>
                    <w:r w:rsidRPr="00B34354">
                      <w:rPr>
                        <w:rFonts w:cs="Arial"/>
                        <w:sz w:val="11"/>
                        <w:szCs w:val="12"/>
                      </w:rPr>
                      <w:t>Subgerencia</w:t>
                    </w:r>
                  </w:p>
                  <w:p w14:paraId="3B11C3FF" w14:textId="6E778983" w:rsidR="00CB1C42" w:rsidRPr="00B34354" w:rsidRDefault="00CB1C42" w:rsidP="005B5646">
                    <w:pPr>
                      <w:spacing w:line="240" w:lineRule="auto"/>
                      <w:jc w:val="center"/>
                      <w:rPr>
                        <w:rFonts w:cs="Arial"/>
                        <w:sz w:val="11"/>
                        <w:szCs w:val="12"/>
                      </w:rPr>
                    </w:pPr>
                    <w:r w:rsidRPr="00B34354">
                      <w:rPr>
                        <w:rFonts w:cs="Arial"/>
                        <w:sz w:val="11"/>
                        <w:szCs w:val="12"/>
                      </w:rPr>
                      <w:t xml:space="preserve">de </w:t>
                    </w:r>
                  </w:p>
                  <w:p w14:paraId="3398D485" w14:textId="77777777" w:rsidR="00CB1C42" w:rsidRPr="00B34354" w:rsidRDefault="00CB1C42"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CB1C42" w:rsidRPr="00B34354" w:rsidRDefault="00CB1C42"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CB1C42" w:rsidRPr="00B34354" w:rsidRDefault="00CB1C42" w:rsidP="005B5646">
                    <w:pPr>
                      <w:spacing w:line="240" w:lineRule="auto"/>
                      <w:jc w:val="center"/>
                      <w:rPr>
                        <w:rFonts w:cs="Arial"/>
                        <w:sz w:val="11"/>
                        <w:szCs w:val="12"/>
                      </w:rPr>
                    </w:pPr>
                    <w:r w:rsidRPr="00B34354">
                      <w:rPr>
                        <w:rFonts w:cs="Arial"/>
                        <w:sz w:val="11"/>
                        <w:szCs w:val="12"/>
                      </w:rPr>
                      <w:t xml:space="preserve">de </w:t>
                    </w:r>
                  </w:p>
                  <w:p w14:paraId="5636B753" w14:textId="77777777" w:rsidR="00CB1C42" w:rsidRPr="00B34354" w:rsidRDefault="00CB1C42"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CB1C42" w:rsidRPr="00B34354" w:rsidRDefault="00CB1C42" w:rsidP="00C94BD1">
                    <w:pPr>
                      <w:jc w:val="center"/>
                      <w:rPr>
                        <w:rFonts w:cs="Arial"/>
                        <w:sz w:val="11"/>
                        <w:szCs w:val="12"/>
                      </w:rPr>
                    </w:pPr>
                    <w:r w:rsidRPr="00B34354">
                      <w:rPr>
                        <w:rFonts w:cs="Arial"/>
                        <w:sz w:val="11"/>
                        <w:szCs w:val="12"/>
                      </w:rPr>
                      <w:t xml:space="preserve">Subgerencia </w:t>
                    </w:r>
                  </w:p>
                  <w:p w14:paraId="549686F1" w14:textId="77777777" w:rsidR="00CB1C42" w:rsidRPr="00B34354" w:rsidRDefault="00CB1C42"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CB1C42" w:rsidRPr="00B34354" w:rsidRDefault="00CB1C42" w:rsidP="005B5646">
                    <w:pPr>
                      <w:jc w:val="center"/>
                      <w:rPr>
                        <w:rFonts w:cs="Arial"/>
                        <w:sz w:val="11"/>
                        <w:szCs w:val="12"/>
                      </w:rPr>
                    </w:pPr>
                    <w:r w:rsidRPr="00B34354">
                      <w:rPr>
                        <w:rFonts w:cs="Arial"/>
                        <w:sz w:val="11"/>
                        <w:szCs w:val="12"/>
                      </w:rPr>
                      <w:t>Subgerencia</w:t>
                    </w:r>
                  </w:p>
                  <w:p w14:paraId="48B4DC15" w14:textId="0986610E" w:rsidR="00CB1C42" w:rsidRPr="00B34354" w:rsidRDefault="00CB1C42"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CB1C42" w:rsidRPr="00B34354" w:rsidRDefault="00CB1C42" w:rsidP="005B5646">
                    <w:pPr>
                      <w:jc w:val="center"/>
                      <w:rPr>
                        <w:rFonts w:cs="Arial"/>
                        <w:sz w:val="11"/>
                        <w:szCs w:val="12"/>
                      </w:rPr>
                    </w:pPr>
                    <w:r w:rsidRPr="00B34354">
                      <w:rPr>
                        <w:rFonts w:cs="Arial"/>
                        <w:sz w:val="11"/>
                        <w:szCs w:val="12"/>
                      </w:rPr>
                      <w:t>Subgerencia Comercial</w:t>
                    </w:r>
                  </w:p>
                  <w:p w14:paraId="101E2D4E" w14:textId="40913C08" w:rsidR="00CB1C42" w:rsidRPr="00B34354" w:rsidRDefault="00CB1C42"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CB1C42" w:rsidRPr="00B34354" w:rsidRDefault="00CB1C42" w:rsidP="005B5646">
                    <w:pPr>
                      <w:jc w:val="center"/>
                      <w:rPr>
                        <w:rFonts w:cs="Arial"/>
                        <w:sz w:val="11"/>
                        <w:szCs w:val="12"/>
                      </w:rPr>
                    </w:pPr>
                    <w:r w:rsidRPr="00B34354">
                      <w:rPr>
                        <w:rFonts w:cs="Arial"/>
                        <w:sz w:val="11"/>
                        <w:szCs w:val="12"/>
                      </w:rPr>
                      <w:t>Subgerencia</w:t>
                    </w:r>
                  </w:p>
                  <w:p w14:paraId="12C41353" w14:textId="4E8AEEB0" w:rsidR="00CB1C42" w:rsidRPr="00B34354" w:rsidRDefault="00CB1C42"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CB1C42" w:rsidRPr="00B34354" w:rsidRDefault="00CB1C42" w:rsidP="00025838">
                    <w:pPr>
                      <w:jc w:val="center"/>
                      <w:rPr>
                        <w:rFonts w:cs="Arial"/>
                        <w:sz w:val="11"/>
                        <w:szCs w:val="12"/>
                      </w:rPr>
                    </w:pPr>
                    <w:r w:rsidRPr="00B34354">
                      <w:rPr>
                        <w:rFonts w:cs="Arial"/>
                        <w:sz w:val="11"/>
                        <w:szCs w:val="12"/>
                      </w:rPr>
                      <w:t xml:space="preserve">Subgerencia Comercial </w:t>
                    </w:r>
                  </w:p>
                  <w:p w14:paraId="5B8EFBD8" w14:textId="5EEA3045" w:rsidR="00CB1C42" w:rsidRPr="00B34354" w:rsidRDefault="00CB1C42"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CB1C42" w:rsidRPr="00B34354" w:rsidRDefault="00CB1C42" w:rsidP="005B5646">
                    <w:pPr>
                      <w:jc w:val="center"/>
                      <w:rPr>
                        <w:rFonts w:cs="Arial"/>
                        <w:sz w:val="11"/>
                        <w:szCs w:val="12"/>
                      </w:rPr>
                    </w:pPr>
                    <w:r w:rsidRPr="00B34354">
                      <w:rPr>
                        <w:rFonts w:cs="Arial"/>
                        <w:sz w:val="11"/>
                        <w:szCs w:val="12"/>
                      </w:rPr>
                      <w:t>Subgerencia de Gestión</w:t>
                    </w:r>
                  </w:p>
                  <w:p w14:paraId="6CF71EDD" w14:textId="77777777" w:rsidR="00CB1C42" w:rsidRPr="00B34354" w:rsidRDefault="00CB1C42"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CB1C42" w:rsidRPr="00B34354" w:rsidRDefault="00CB1C42" w:rsidP="005B5646">
                    <w:pPr>
                      <w:jc w:val="center"/>
                      <w:rPr>
                        <w:rFonts w:cs="Arial"/>
                        <w:sz w:val="11"/>
                        <w:szCs w:val="12"/>
                      </w:rPr>
                    </w:pPr>
                    <w:r w:rsidRPr="00B34354">
                      <w:rPr>
                        <w:rFonts w:cs="Arial"/>
                        <w:sz w:val="11"/>
                        <w:szCs w:val="12"/>
                      </w:rPr>
                      <w:t>Subgerencia de</w:t>
                    </w:r>
                  </w:p>
                  <w:p w14:paraId="30E92A8B" w14:textId="77777777" w:rsidR="00CB1C42" w:rsidRPr="00B34354" w:rsidRDefault="00CB1C42"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CB1C42" w:rsidRPr="00B34354" w:rsidRDefault="00CB1C42" w:rsidP="005B5646">
                    <w:pPr>
                      <w:jc w:val="center"/>
                      <w:rPr>
                        <w:rFonts w:cs="Arial"/>
                        <w:sz w:val="11"/>
                        <w:szCs w:val="12"/>
                      </w:rPr>
                    </w:pPr>
                    <w:r w:rsidRPr="00B34354">
                      <w:rPr>
                        <w:rFonts w:cs="Arial"/>
                        <w:sz w:val="11"/>
                        <w:szCs w:val="12"/>
                      </w:rPr>
                      <w:t xml:space="preserve">Subgerencia de </w:t>
                    </w:r>
                  </w:p>
                  <w:p w14:paraId="7C11DEE0" w14:textId="1415373E" w:rsidR="00CB1C42" w:rsidRPr="00B34354" w:rsidRDefault="00CB1C42"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CB1C42" w:rsidRPr="00B34354" w:rsidRDefault="00CB1C42" w:rsidP="005B5646">
                    <w:pPr>
                      <w:jc w:val="center"/>
                      <w:rPr>
                        <w:rFonts w:cs="Arial"/>
                        <w:sz w:val="11"/>
                        <w:szCs w:val="12"/>
                      </w:rPr>
                    </w:pPr>
                    <w:r w:rsidRPr="00B34354">
                      <w:rPr>
                        <w:rFonts w:cs="Arial"/>
                        <w:sz w:val="11"/>
                        <w:szCs w:val="12"/>
                      </w:rPr>
                      <w:t>Subgerencia de</w:t>
                    </w:r>
                  </w:p>
                  <w:p w14:paraId="54A0230C" w14:textId="6787CAD4" w:rsidR="00CB1C42" w:rsidRPr="00B34354" w:rsidRDefault="00CB1C42"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CB1C42" w:rsidRPr="00B34354" w:rsidRDefault="00CB1C42"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19"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025838">
          <w:footerReference w:type="default" r:id="rId10"/>
          <w:pgSz w:w="12242" w:h="15842" w:code="122"/>
          <w:pgMar w:top="1701" w:right="2268" w:bottom="2268" w:left="1701" w:header="709" w:footer="709" w:gutter="0"/>
          <w:cols w:space="708"/>
          <w:docGrid w:linePitch="360"/>
        </w:sectPr>
      </w:pPr>
    </w:p>
    <w:p w14:paraId="18539825" w14:textId="457D9F64" w:rsidR="00D873C5" w:rsidRDefault="00D873C5" w:rsidP="008A1F9E">
      <w:pPr>
        <w:pStyle w:val="Ttulo2"/>
      </w:pPr>
      <w:bookmarkStart w:id="20" w:name="_Toc526796181"/>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ED6482">
      <w:pPr>
        <w:numPr>
          <w:ilvl w:val="0"/>
          <w:numId w:val="39"/>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y en consecuencia, se deben negociar nuevos plazos de entrega para la implementación de las correcciones.</w:t>
      </w:r>
      <w:r>
        <w:t xml:space="preserve"> </w:t>
      </w:r>
    </w:p>
    <w:p w14:paraId="2A304403" w14:textId="5F9B9BB8" w:rsidR="00D038BC" w:rsidRDefault="00D038BC" w:rsidP="00ED6482">
      <w:pPr>
        <w:numPr>
          <w:ilvl w:val="0"/>
          <w:numId w:val="39"/>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6796182"/>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6796183"/>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6796184"/>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6796185"/>
      <w:r>
        <w:lastRenderedPageBreak/>
        <w:t>Marco Teórico</w:t>
      </w:r>
      <w:bookmarkEnd w:id="27"/>
      <w:bookmarkEnd w:id="28"/>
    </w:p>
    <w:p w14:paraId="5054529C" w14:textId="77777777" w:rsidR="007B7CC0" w:rsidRDefault="007B7CC0" w:rsidP="00910F20"/>
    <w:p w14:paraId="7E59149D" w14:textId="1AD9455D" w:rsidR="00B61E81" w:rsidRDefault="00B61E81" w:rsidP="00A9510B">
      <w:pPr>
        <w:pStyle w:val="Ttulo2"/>
      </w:pPr>
      <w:bookmarkStart w:id="29" w:name="_Toc525761453"/>
      <w:bookmarkStart w:id="30" w:name="_Toc526796186"/>
      <w:r>
        <w:t>Gestión de Proyectos Informáticos</w:t>
      </w:r>
    </w:p>
    <w:p w14:paraId="53427B14" w14:textId="61B414E3" w:rsidR="00B61E81" w:rsidRPr="009A503F" w:rsidRDefault="00B61E81" w:rsidP="00B61E81">
      <w:pPr>
        <w:rPr>
          <w:i/>
        </w:rPr>
      </w:pPr>
      <w:r w:rsidRPr="009A503F">
        <w:rPr>
          <w:i/>
        </w:rPr>
        <w:t>“Empíricamente se dice que más del 50% de los proyectos informáticos no responden a los</w:t>
      </w:r>
      <w:r w:rsidRPr="009A503F">
        <w:rPr>
          <w:i/>
        </w:rPr>
        <w:t xml:space="preserve"> </w:t>
      </w:r>
      <w:r w:rsidRPr="009A503F">
        <w:rPr>
          <w:i/>
        </w:rPr>
        <w:t>objetivos que tenían planteados o han tenido desviaciones significativas de tiempo o de coste.</w:t>
      </w:r>
      <w:r w:rsidRPr="009A503F">
        <w:rPr>
          <w:i/>
        </w:rPr>
        <w:t xml:space="preserve"> </w:t>
      </w:r>
      <w:r w:rsidRPr="009A503F">
        <w:rPr>
          <w:i/>
        </w:rPr>
        <w:t>Según algunos autores, esta cifra llega al 70% o al 80%. De acuerdo con un estudio del</w:t>
      </w:r>
      <w:r w:rsidRPr="009A503F">
        <w:rPr>
          <w:i/>
        </w:rPr>
        <w:t xml:space="preserve">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r w:rsidR="00A9510B">
        <w:lastRenderedPageBreak/>
        <w:t>CMMI</w:t>
      </w:r>
      <w:r w:rsidR="00A9510B">
        <w:rPr>
          <w:rStyle w:val="Refdenotaalpie"/>
        </w:rPr>
        <w:footnoteReference w:id="3"/>
      </w:r>
      <w:bookmarkEnd w:id="30"/>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1" w:name="_Toc525761454"/>
      <w:bookmarkStart w:id="32" w:name="_Toc526796187"/>
      <w:bookmarkEnd w:id="29"/>
      <w:r w:rsidR="00CA4410">
        <w:lastRenderedPageBreak/>
        <w:t>Guía del PMBOK</w:t>
      </w:r>
      <w:bookmarkEnd w:id="31"/>
      <w:r w:rsidR="00E67114">
        <w:rPr>
          <w:rStyle w:val="Refdenotaalpie"/>
        </w:rPr>
        <w:footnoteReference w:id="4"/>
      </w:r>
      <w:bookmarkEnd w:id="32"/>
    </w:p>
    <w:p w14:paraId="6AB9E8C7" w14:textId="4D3541EA" w:rsidR="0001630C" w:rsidRDefault="0001630C" w:rsidP="0001630C">
      <w:r>
        <w:t xml:space="preserve">La guía del PMBOK, también conocida como la Guía de los fundamentos para </w:t>
      </w:r>
      <w:smartTag w:uri="urn:schemas-microsoft-com:office:smarttags" w:element="PersonName">
        <w:smartTagPr>
          <w:attr w:name="ProductID" w:val="la Direcci￳n"/>
        </w:smartTagPr>
        <w:r>
          <w:t>la Dirección</w:t>
        </w:r>
      </w:smartTag>
      <w:r>
        <w:t xml:space="preserve">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1E504D">
      <w:pPr>
        <w:numPr>
          <w:ilvl w:val="0"/>
          <w:numId w:val="40"/>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5562EAB4" w:rsidR="006B342C" w:rsidRDefault="006B342C" w:rsidP="00910F20">
      <w:r>
        <w:br w:type="page"/>
      </w:r>
      <w:r>
        <w:lastRenderedPageBreak/>
        <w:t>La siguiente figura</w:t>
      </w:r>
      <w:r w:rsidR="006A1201">
        <w:t xml:space="preserve"> (ver Figura </w:t>
      </w:r>
      <w:proofErr w:type="spellStart"/>
      <w:r w:rsidR="006A1201">
        <w:t>N</w:t>
      </w:r>
      <w:bookmarkStart w:id="33" w:name="_GoBack"/>
      <w:bookmarkEnd w:id="33"/>
      <w:r w:rsidR="006A1201">
        <w:t>°</w:t>
      </w:r>
      <w:proofErr w:type="spellEnd"/>
      <w:r w:rsidR="006A1201">
        <w:t xml:space="preserve"> X)</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083BDA" w:rsidP="00910F20">
      <w:r>
        <w:rPr>
          <w:noProof/>
        </w:rPr>
        <w:pict w14:anchorId="2B3A651F">
          <v:shape id="_x0000_s1138" type="#_x0000_t75" style="position:absolute;left:0;text-align:left;margin-left:-.2pt;margin-top:6.9pt;width:413.75pt;height:433.6pt;z-index:251659264;visibility:visible;mso-wrap-style:square;mso-position-horizontal-relative:text;mso-position-vertical-relative:text">
            <v:imagedata r:id="rId11"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4" w:name="_Toc308398436"/>
      <w:bookmarkStart w:id="35" w:name="_Toc526796188"/>
      <w:r w:rsidR="00764356">
        <w:lastRenderedPageBreak/>
        <w:t>Grupos de Procesos de la Dirección de Proyectos</w:t>
      </w:r>
      <w:bookmarkEnd w:id="34"/>
      <w:bookmarkEnd w:id="35"/>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6" w:name="_Toc308398437"/>
      <w:bookmarkStart w:id="37" w:name="_Toc526796189"/>
      <w:r w:rsidRPr="00554341">
        <w:t>Áreas de Conocimiento de la Dirección de Proyectos</w:t>
      </w:r>
      <w:bookmarkEnd w:id="36"/>
      <w:bookmarkEnd w:id="37"/>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7EB3E325"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proyectos:</w:t>
      </w:r>
    </w:p>
    <w:p w14:paraId="4812BD41" w14:textId="51E72173" w:rsidR="00A95659" w:rsidRDefault="002878A5" w:rsidP="004E0F96">
      <w:pPr>
        <w:jc w:val="center"/>
        <w:rPr>
          <w:noProof/>
        </w:rPr>
      </w:pPr>
      <w:r>
        <w:rPr>
          <w:noProof/>
        </w:rPr>
        <w:pict w14:anchorId="10DE0C87">
          <v:shape id="_x0000_i1025" type="#_x0000_t75" style="width:341.2pt;height:477.65pt;visibility:visible;mso-wrap-style:square">
            <v:imagedata r:id="rId12" o:title=""/>
          </v:shape>
        </w:pict>
      </w:r>
    </w:p>
    <w:p w14:paraId="29084FE3" w14:textId="3B96F8EF" w:rsidR="00AA1CD1" w:rsidRDefault="00AA1CD1" w:rsidP="00107EA0">
      <w:pPr>
        <w:pStyle w:val="Grfico1"/>
      </w:pPr>
      <w:bookmarkStart w:id="38"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3D3BAC6B" w:rsidR="009025C3" w:rsidRDefault="00B8540C" w:rsidP="00B8540C">
      <w:pPr>
        <w:pStyle w:val="Ttulo2"/>
      </w:pPr>
      <w:r>
        <w:br w:type="page"/>
      </w:r>
      <w:bookmarkStart w:id="39" w:name="_Toc526796190"/>
      <w:r w:rsidR="009025C3" w:rsidRPr="00B8540C">
        <w:lastRenderedPageBreak/>
        <w:t>Buenas Prácticas</w:t>
      </w:r>
      <w:bookmarkEnd w:id="38"/>
      <w:bookmarkEnd w:id="39"/>
    </w:p>
    <w:p w14:paraId="02F178C0" w14:textId="6C4DBC5C" w:rsidR="005C276C" w:rsidRDefault="005C276C" w:rsidP="005C276C">
      <w:r w:rsidRPr="00A71A77">
        <w:rPr>
          <w:i/>
        </w:rPr>
        <w:t>“Cuando nos referimos a “buenas prácticas” queremos hacer referencia a criterios de actuación</w:t>
      </w:r>
      <w:r w:rsidRPr="00A71A77">
        <w:rPr>
          <w:i/>
        </w:rPr>
        <w:t xml:space="preserve"> </w:t>
      </w:r>
      <w:r w:rsidRPr="00A71A77">
        <w:rPr>
          <w:i/>
        </w:rPr>
        <w:t>que son considerados como óptimos para alcanzar unos determinados resultados, a</w:t>
      </w:r>
      <w:r w:rsidRPr="00A71A77">
        <w:rPr>
          <w:i/>
        </w:rPr>
        <w:t xml:space="preserve"> </w:t>
      </w:r>
      <w:r w:rsidRPr="00A71A77">
        <w:rPr>
          <w:i/>
        </w:rPr>
        <w:t>experiencias que se guían por principios, objetivos y procedimientos apropiados o pautas</w:t>
      </w:r>
      <w:r w:rsidRPr="00A71A77">
        <w:rPr>
          <w:i/>
        </w:rPr>
        <w:t xml:space="preserve"> </w:t>
      </w:r>
      <w:r w:rsidRPr="00A71A77">
        <w:rPr>
          <w:i/>
        </w:rPr>
        <w:t>aconsejables que se adecuan a unos determinados estándares o parámetros consensuados;</w:t>
      </w:r>
      <w:r w:rsidRPr="00A71A77">
        <w:rPr>
          <w:i/>
        </w:rPr>
        <w:t xml:space="preserve"> </w:t>
      </w:r>
      <w:r w:rsidRPr="00A71A77">
        <w:rPr>
          <w:i/>
        </w:rPr>
        <w:t>así como experiencias que ha arrojado resultados positivos, demostrando su eficacia y utilidad</w:t>
      </w:r>
      <w:r w:rsidRPr="00A71A77">
        <w:rPr>
          <w:i/>
        </w:rPr>
        <w:t xml:space="preserve"> </w:t>
      </w:r>
      <w:r w:rsidRPr="00A71A77">
        <w:rPr>
          <w:i/>
        </w:rPr>
        <w:t>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0" w:name="_Toc526796191"/>
      <w:r w:rsidR="0025737E">
        <w:lastRenderedPageBreak/>
        <w:t>Mejora Continua</w:t>
      </w:r>
      <w:bookmarkEnd w:id="40"/>
    </w:p>
    <w:p w14:paraId="4C5BADEA" w14:textId="77623AC8" w:rsidR="00BD58F3" w:rsidRDefault="00BD58F3" w:rsidP="00BD58F3">
      <w:r>
        <w:t>En el contexto de la mejora continua, una de las metodologías que se destaca, corresponde al</w:t>
      </w:r>
      <w:r>
        <w:t xml:space="preserve"> </w:t>
      </w:r>
      <w:r>
        <w:t>“Ciclo Deming”, formulada por William Edwards Deming (estadístico y profesor universitario</w:t>
      </w:r>
      <w:r>
        <w:t xml:space="preserve"> </w:t>
      </w:r>
      <w:r>
        <w:t>estadounidense) y también conocida como “Metodología PDCA” (en inglés, la sigla PDCA se</w:t>
      </w:r>
      <w:r>
        <w:t xml:space="preserve"> </w:t>
      </w:r>
      <w:r>
        <w:t>refiere a Plan-Do-</w:t>
      </w:r>
      <w:proofErr w:type="spellStart"/>
      <w:r>
        <w:t>Check</w:t>
      </w:r>
      <w:proofErr w:type="spellEnd"/>
      <w:r>
        <w:t>-</w:t>
      </w:r>
      <w:proofErr w:type="spellStart"/>
      <w:r>
        <w:t>Act</w:t>
      </w:r>
      <w:proofErr w:type="spellEnd"/>
      <w:r>
        <w:t>, es decir, Planificar-Hacer-Revisar-Actuar).</w:t>
      </w:r>
      <w:r>
        <w:t xml:space="preserve"> </w:t>
      </w:r>
      <w:r>
        <w:t>Dicha metodología está</w:t>
      </w:r>
      <w:r>
        <w:t xml:space="preserve"> </w:t>
      </w:r>
      <w:r>
        <w:t>compuesta por cuatro etapas, cuya ejecución es cíclica y permanente durante la existencia del</w:t>
      </w:r>
      <w:r>
        <w:t xml:space="preserve"> </w:t>
      </w:r>
      <w:r>
        <w:t>servicio o proceso sobre el cual se desea garantizar su calidad, incluyendo la mejora</w:t>
      </w:r>
      <w:r>
        <w:t xml:space="preserve"> </w:t>
      </w:r>
      <w:r>
        <w:t>permanente.</w:t>
      </w:r>
    </w:p>
    <w:p w14:paraId="12DE368D" w14:textId="77777777" w:rsidR="00EE339D" w:rsidRDefault="00EE339D" w:rsidP="0025737E"/>
    <w:p w14:paraId="54FBB276" w14:textId="34DFF1E1" w:rsidR="00453623" w:rsidRDefault="00CB1C42" w:rsidP="0025737E">
      <w:r>
        <w:rPr>
          <w:noProof/>
        </w:rPr>
        <w:pict w14:anchorId="61D816CE">
          <v:group id="_x0000_s1125" editas="cycle" style="position:absolute;left:0;text-align:left;margin-left:87.15pt;margin-top:11.4pt;width:222.3pt;height:191.8pt;z-index:251658240" coordorigin="1804,3185" coordsize="8640,8640">
            <o:lock v:ext="edit" aspectratio="t"/>
            <o:diagram v:ext="edit" dgmstyle="17" dgmscalex="33724" dgmscaley="29097" dgmfontsize="5"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CB1C42" w:rsidRPr="00EE339D" w:rsidRDefault="00CB1C42" w:rsidP="00453623">
                    <w:pPr>
                      <w:jc w:val="center"/>
                      <w:rPr>
                        <w:b/>
                        <w:shadow/>
                        <w:sz w:val="17"/>
                      </w:rPr>
                    </w:pPr>
                    <w:r w:rsidRPr="00EE339D">
                      <w:rPr>
                        <w:b/>
                        <w:shadow/>
                        <w:sz w:val="17"/>
                      </w:rPr>
                      <w:t>ETAPA 1:</w:t>
                    </w:r>
                  </w:p>
                  <w:p w14:paraId="4FC262EB" w14:textId="77777777" w:rsidR="00CB1C42" w:rsidRPr="00EE339D" w:rsidRDefault="00CB1C42" w:rsidP="00453623">
                    <w:pPr>
                      <w:jc w:val="center"/>
                      <w:rPr>
                        <w:b/>
                        <w:shadow/>
                        <w:sz w:val="17"/>
                      </w:rPr>
                    </w:pPr>
                    <w:r w:rsidRPr="00EE339D">
                      <w:rPr>
                        <w:b/>
                        <w:shadow/>
                        <w:sz w:val="17"/>
                      </w:rPr>
                      <w:t>PLANIFICAR</w:t>
                    </w:r>
                  </w:p>
                  <w:p w14:paraId="6F59B134" w14:textId="77777777" w:rsidR="00CB1C42" w:rsidRPr="00EE339D" w:rsidRDefault="00CB1C42" w:rsidP="00453623">
                    <w:pPr>
                      <w:rPr>
                        <w:b/>
                        <w:shadow/>
                        <w:sz w:val="17"/>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CB1C42" w:rsidRPr="00EE339D" w:rsidRDefault="00CB1C42" w:rsidP="00453623">
                    <w:pPr>
                      <w:jc w:val="center"/>
                      <w:rPr>
                        <w:b/>
                        <w:shadow/>
                        <w:sz w:val="17"/>
                      </w:rPr>
                    </w:pPr>
                    <w:r w:rsidRPr="00EE339D">
                      <w:rPr>
                        <w:b/>
                        <w:shadow/>
                        <w:sz w:val="17"/>
                      </w:rPr>
                      <w:t>ETAPA 3:</w:t>
                    </w:r>
                  </w:p>
                  <w:p w14:paraId="37EDEFAD" w14:textId="77777777" w:rsidR="00CB1C42" w:rsidRPr="00EE339D" w:rsidRDefault="00CB1C42" w:rsidP="00453623">
                    <w:pPr>
                      <w:jc w:val="center"/>
                      <w:rPr>
                        <w:b/>
                        <w:shadow/>
                        <w:sz w:val="17"/>
                      </w:rPr>
                    </w:pPr>
                    <w:r w:rsidRPr="00EE339D">
                      <w:rPr>
                        <w:b/>
                        <w:shadow/>
                        <w:sz w:val="17"/>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CB1C42" w:rsidRPr="00EE339D" w:rsidRDefault="00CB1C42" w:rsidP="00453623">
                    <w:pPr>
                      <w:jc w:val="center"/>
                      <w:rPr>
                        <w:b/>
                        <w:shadow/>
                        <w:sz w:val="17"/>
                      </w:rPr>
                    </w:pPr>
                    <w:r w:rsidRPr="00EE339D">
                      <w:rPr>
                        <w:b/>
                        <w:shadow/>
                        <w:sz w:val="17"/>
                      </w:rPr>
                      <w:t>ETAPA 4:</w:t>
                    </w:r>
                  </w:p>
                  <w:p w14:paraId="1CFBF116" w14:textId="77777777" w:rsidR="00CB1C42" w:rsidRPr="00EE339D" w:rsidRDefault="00CB1C42" w:rsidP="00453623">
                    <w:pPr>
                      <w:jc w:val="center"/>
                      <w:rPr>
                        <w:b/>
                        <w:shadow/>
                        <w:sz w:val="17"/>
                      </w:rPr>
                    </w:pPr>
                    <w:r w:rsidRPr="00EE339D">
                      <w:rPr>
                        <w:b/>
                        <w:shadow/>
                        <w:sz w:val="17"/>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CB1C42" w:rsidRPr="00EE339D" w:rsidRDefault="00CB1C42" w:rsidP="00453623">
                    <w:pPr>
                      <w:jc w:val="center"/>
                      <w:rPr>
                        <w:b/>
                        <w:shadow/>
                        <w:sz w:val="17"/>
                      </w:rPr>
                    </w:pPr>
                    <w:r w:rsidRPr="00EE339D">
                      <w:rPr>
                        <w:b/>
                        <w:shadow/>
                        <w:sz w:val="17"/>
                      </w:rPr>
                      <w:t>ETAPA 2:</w:t>
                    </w:r>
                  </w:p>
                  <w:p w14:paraId="657C5B9D" w14:textId="77777777" w:rsidR="00CB1C42" w:rsidRPr="00EE339D" w:rsidRDefault="00CB1C42" w:rsidP="00453623">
                    <w:pPr>
                      <w:jc w:val="center"/>
                      <w:rPr>
                        <w:b/>
                        <w:shadow/>
                        <w:sz w:val="17"/>
                      </w:rPr>
                    </w:pPr>
                    <w:r w:rsidRPr="00EE339D">
                      <w:rPr>
                        <w:b/>
                        <w:shadow/>
                        <w:sz w:val="17"/>
                      </w:rPr>
                      <w:t>HACER</w:t>
                    </w:r>
                  </w:p>
                </w:txbxContent>
              </v:textbox>
            </v:rect>
          </v:group>
        </w:pict>
      </w:r>
    </w:p>
    <w:p w14:paraId="40DC5185" w14:textId="5F303DFF" w:rsidR="00453623" w:rsidRDefault="00453623" w:rsidP="0025737E"/>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59388740" w14:textId="10557F02"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1" w:name="_Toc526796192"/>
      <w:r w:rsidR="00F70BDF">
        <w:lastRenderedPageBreak/>
        <w:t>Factores Críticos</w:t>
      </w:r>
      <w:bookmarkEnd w:id="41"/>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2" w:name="_Toc525761456"/>
      <w:bookmarkStart w:id="43" w:name="_Toc526796193"/>
      <w:r>
        <w:lastRenderedPageBreak/>
        <w:t>Desarrollo</w:t>
      </w:r>
      <w:bookmarkEnd w:id="42"/>
      <w:bookmarkEnd w:id="43"/>
    </w:p>
    <w:p w14:paraId="1B745436" w14:textId="58CF4F17" w:rsidR="000A38C4" w:rsidRDefault="000A38C4" w:rsidP="00910F20"/>
    <w:p w14:paraId="241A1D65" w14:textId="4793A96E" w:rsidR="000A38C4" w:rsidRDefault="00662DAD" w:rsidP="00262B59">
      <w:pPr>
        <w:pStyle w:val="Ttulo2"/>
      </w:pPr>
      <w:bookmarkStart w:id="44" w:name="_Toc525761457"/>
      <w:bookmarkStart w:id="45" w:name="_Toc526796194"/>
      <w:r>
        <w:t>Metodología</w:t>
      </w:r>
      <w:bookmarkEnd w:id="44"/>
      <w:bookmarkEnd w:id="45"/>
    </w:p>
    <w:p w14:paraId="06D7AD04" w14:textId="4FB47125" w:rsidR="00662DAD" w:rsidRDefault="00662DAD" w:rsidP="00910F20"/>
    <w:p w14:paraId="58656684" w14:textId="086CD52D" w:rsidR="00523FB2" w:rsidRDefault="00523FB2" w:rsidP="00262B59">
      <w:pPr>
        <w:pStyle w:val="Ttulo2"/>
      </w:pPr>
      <w:bookmarkStart w:id="46" w:name="_Toc525761458"/>
      <w:bookmarkStart w:id="47" w:name="_Toc526796195"/>
      <w:r>
        <w:t>Identificación de Factores Críticos</w:t>
      </w:r>
      <w:bookmarkEnd w:id="46"/>
      <w:bookmarkEnd w:id="47"/>
    </w:p>
    <w:p w14:paraId="523ACCC1" w14:textId="73A41C78" w:rsidR="00523FB2" w:rsidRDefault="00523FB2" w:rsidP="00910F20"/>
    <w:p w14:paraId="79E50DF1" w14:textId="1C1C47BD" w:rsidR="00621DF1" w:rsidRDefault="00621DF1" w:rsidP="00262B59">
      <w:pPr>
        <w:pStyle w:val="Ttulo3"/>
      </w:pPr>
      <w:bookmarkStart w:id="48" w:name="_Toc525761459"/>
      <w:bookmarkStart w:id="49" w:name="_Toc526796196"/>
      <w:r>
        <w:t>Revisión de Antecedentes Históricos</w:t>
      </w:r>
      <w:bookmarkEnd w:id="48"/>
      <w:bookmarkEnd w:id="49"/>
    </w:p>
    <w:p w14:paraId="03F8ED76" w14:textId="2FF41601" w:rsidR="00621DF1" w:rsidRDefault="00621DF1" w:rsidP="00910F20"/>
    <w:p w14:paraId="56350067" w14:textId="66E6A6C1" w:rsidR="00314BDA" w:rsidRDefault="00314BDA" w:rsidP="00262B59">
      <w:pPr>
        <w:pStyle w:val="Ttulo3"/>
      </w:pPr>
      <w:bookmarkStart w:id="50" w:name="_Toc525761460"/>
      <w:bookmarkStart w:id="51" w:name="_Toc526796197"/>
      <w:r>
        <w:t>Visión de Expertos y Usuarios</w:t>
      </w:r>
      <w:bookmarkEnd w:id="50"/>
      <w:bookmarkEnd w:id="51"/>
    </w:p>
    <w:p w14:paraId="39983AFE" w14:textId="77777777" w:rsidR="00314BDA" w:rsidRDefault="00314BDA" w:rsidP="00910F20"/>
    <w:p w14:paraId="41FD02A0" w14:textId="2890CDD4" w:rsidR="00621DF1" w:rsidRDefault="00621DF1" w:rsidP="00262B59">
      <w:pPr>
        <w:pStyle w:val="Ttulo3"/>
      </w:pPr>
      <w:bookmarkStart w:id="52" w:name="_Toc525761461"/>
      <w:bookmarkStart w:id="53" w:name="_Toc526796198"/>
      <w:r>
        <w:t>Análisis</w:t>
      </w:r>
      <w:r w:rsidR="006F7000">
        <w:t xml:space="preserve"> de la Información</w:t>
      </w:r>
      <w:bookmarkEnd w:id="52"/>
      <w:bookmarkEnd w:id="53"/>
    </w:p>
    <w:p w14:paraId="18426850" w14:textId="46A885BA" w:rsidR="00621DF1" w:rsidRDefault="00621DF1" w:rsidP="00910F20"/>
    <w:p w14:paraId="4A1F010B" w14:textId="3C60ECAE" w:rsidR="00621DF1" w:rsidRDefault="00621DF1" w:rsidP="00262B59">
      <w:pPr>
        <w:pStyle w:val="Ttulo3"/>
      </w:pPr>
      <w:bookmarkStart w:id="54" w:name="_Toc525761462"/>
      <w:bookmarkStart w:id="55" w:name="_Toc526796199"/>
      <w:r>
        <w:t>Factores Críticos</w:t>
      </w:r>
      <w:bookmarkEnd w:id="54"/>
      <w:bookmarkEnd w:id="55"/>
    </w:p>
    <w:p w14:paraId="090082BC" w14:textId="77777777" w:rsidR="00621DF1" w:rsidRDefault="00621DF1" w:rsidP="00910F20"/>
    <w:p w14:paraId="59CF5A66" w14:textId="31464FEA" w:rsidR="00523FB2" w:rsidRDefault="00B238EA" w:rsidP="00262B59">
      <w:pPr>
        <w:pStyle w:val="Ttulo2"/>
      </w:pPr>
      <w:bookmarkStart w:id="56" w:name="_Toc525761463"/>
      <w:bookmarkStart w:id="57" w:name="_Toc526796200"/>
      <w:r>
        <w:t>Desarrollo del Manual</w:t>
      </w:r>
      <w:bookmarkEnd w:id="56"/>
      <w:bookmarkEnd w:id="57"/>
    </w:p>
    <w:p w14:paraId="44091B9C" w14:textId="77777777" w:rsidR="00F86AA9" w:rsidRDefault="00F86AA9" w:rsidP="00262B59"/>
    <w:p w14:paraId="717494A1" w14:textId="14D4D557" w:rsidR="00262B59" w:rsidRDefault="00F86AA9" w:rsidP="00F86AA9">
      <w:pPr>
        <w:pStyle w:val="Ttulo3"/>
      </w:pPr>
      <w:bookmarkStart w:id="58" w:name="_Toc525761464"/>
      <w:bookmarkStart w:id="59" w:name="_Toc526796201"/>
      <w:r>
        <w:t>Estructura del Manual de Buenas Prácticas</w:t>
      </w:r>
      <w:bookmarkEnd w:id="58"/>
      <w:bookmarkEnd w:id="59"/>
    </w:p>
    <w:p w14:paraId="5892DA7D" w14:textId="77777777" w:rsidR="00F86AA9" w:rsidRPr="00262B59" w:rsidRDefault="00F86AA9" w:rsidP="00262B59"/>
    <w:p w14:paraId="7C14326E" w14:textId="2CA777C8" w:rsidR="00B238EA" w:rsidRDefault="00F86AA9" w:rsidP="00F86AA9">
      <w:pPr>
        <w:pStyle w:val="Ttulo3"/>
      </w:pPr>
      <w:bookmarkStart w:id="60" w:name="_Toc525761465"/>
      <w:bookmarkStart w:id="61" w:name="_Toc526796202"/>
      <w:r>
        <w:t>Validación de la Estructura</w:t>
      </w:r>
      <w:bookmarkEnd w:id="60"/>
      <w:bookmarkEnd w:id="61"/>
    </w:p>
    <w:p w14:paraId="2FAAF931" w14:textId="4D2695DB" w:rsidR="000F390A" w:rsidRDefault="000F390A" w:rsidP="000F390A"/>
    <w:p w14:paraId="5C4FD038" w14:textId="66EAF298" w:rsidR="000F390A" w:rsidRDefault="00B13A81" w:rsidP="00B13A81">
      <w:pPr>
        <w:pStyle w:val="Ttulo3"/>
      </w:pPr>
      <w:bookmarkStart w:id="62" w:name="_Toc525761466"/>
      <w:bookmarkStart w:id="63" w:name="_Toc526796203"/>
      <w:r>
        <w:t>Elaboración de Contenidos</w:t>
      </w:r>
      <w:bookmarkEnd w:id="62"/>
      <w:bookmarkEnd w:id="63"/>
    </w:p>
    <w:p w14:paraId="5E69B072" w14:textId="77777777" w:rsidR="00B13A81" w:rsidRPr="000F390A" w:rsidRDefault="00B13A81" w:rsidP="000F390A"/>
    <w:p w14:paraId="1FCA05F9" w14:textId="755972D4" w:rsidR="00F86AA9" w:rsidRDefault="00B13A81" w:rsidP="003A681A">
      <w:pPr>
        <w:pStyle w:val="Ttulo3"/>
      </w:pPr>
      <w:bookmarkStart w:id="64" w:name="_Toc525761467"/>
      <w:bookmarkStart w:id="65" w:name="_Toc526796204"/>
      <w:r>
        <w:lastRenderedPageBreak/>
        <w:t>Validación del Contenido</w:t>
      </w:r>
      <w:bookmarkEnd w:id="64"/>
      <w:bookmarkEnd w:id="65"/>
    </w:p>
    <w:p w14:paraId="039715E5" w14:textId="77777777" w:rsidR="003A681A" w:rsidRPr="003A681A" w:rsidRDefault="003A681A" w:rsidP="003A681A"/>
    <w:p w14:paraId="76C898A8" w14:textId="72EA7052" w:rsidR="00B238EA" w:rsidRDefault="00B238EA" w:rsidP="000F390A">
      <w:pPr>
        <w:pStyle w:val="Ttulo2"/>
      </w:pPr>
      <w:bookmarkStart w:id="66" w:name="_Toc525761468"/>
      <w:bookmarkStart w:id="67" w:name="_Toc526796205"/>
      <w:r>
        <w:t>Plan de Implementación</w:t>
      </w:r>
      <w:bookmarkEnd w:id="66"/>
      <w:bookmarkEnd w:id="67"/>
    </w:p>
    <w:p w14:paraId="26E3F127" w14:textId="76AF2CB5" w:rsidR="00B238EA" w:rsidRDefault="00B238EA" w:rsidP="00910F20"/>
    <w:p w14:paraId="39531D4E" w14:textId="6E6D5A32" w:rsidR="00B168B0" w:rsidRDefault="00B168B0" w:rsidP="0073703E">
      <w:pPr>
        <w:pStyle w:val="Ttulo3"/>
      </w:pPr>
      <w:bookmarkStart w:id="68" w:name="_Toc525761469"/>
      <w:bookmarkStart w:id="69" w:name="_Toc526796206"/>
      <w:r>
        <w:t>Plan de Acción</w:t>
      </w:r>
      <w:bookmarkEnd w:id="68"/>
      <w:bookmarkEnd w:id="69"/>
    </w:p>
    <w:p w14:paraId="742A2799" w14:textId="103E071B" w:rsidR="00B168B0" w:rsidRDefault="00B168B0" w:rsidP="00910F20"/>
    <w:p w14:paraId="36A3474A" w14:textId="7E7B963B" w:rsidR="00B168B0" w:rsidRDefault="00B168B0" w:rsidP="0073703E">
      <w:pPr>
        <w:pStyle w:val="Ttulo3"/>
      </w:pPr>
      <w:bookmarkStart w:id="70" w:name="_Toc525761470"/>
      <w:bookmarkStart w:id="71" w:name="_Toc526796207"/>
      <w:r>
        <w:t>Cronograma de Implementación</w:t>
      </w:r>
      <w:bookmarkEnd w:id="70"/>
      <w:bookmarkEnd w:id="71"/>
    </w:p>
    <w:p w14:paraId="5490D089" w14:textId="77777777" w:rsidR="002C55A0" w:rsidRDefault="002C55A0" w:rsidP="00910F20"/>
    <w:p w14:paraId="5D08FEBB" w14:textId="534779B0" w:rsidR="002C55A0" w:rsidRDefault="002C55A0" w:rsidP="002C55A0">
      <w:pPr>
        <w:pStyle w:val="Ttulo2"/>
      </w:pPr>
      <w:bookmarkStart w:id="72" w:name="_Toc525761471"/>
      <w:bookmarkStart w:id="73" w:name="_Toc526796208"/>
      <w:r>
        <w:t>Resultados</w:t>
      </w:r>
      <w:bookmarkEnd w:id="72"/>
      <w:bookmarkEnd w:id="73"/>
    </w:p>
    <w:p w14:paraId="781431EC" w14:textId="39CC2B89" w:rsidR="00AB71E9" w:rsidRDefault="00AB71E9" w:rsidP="00AB71E9"/>
    <w:p w14:paraId="68AF09E6" w14:textId="2270360F" w:rsidR="00AB71E9" w:rsidRPr="00AB71E9" w:rsidRDefault="00AB71E9" w:rsidP="00AB71E9">
      <w:pPr>
        <w:pStyle w:val="Ttulo1"/>
      </w:pPr>
      <w:r>
        <w:br w:type="page"/>
      </w:r>
      <w:bookmarkStart w:id="74" w:name="_Toc525761472"/>
      <w:bookmarkStart w:id="75" w:name="_Toc526796209"/>
      <w:r>
        <w:lastRenderedPageBreak/>
        <w:t>Conclusiones</w:t>
      </w:r>
      <w:bookmarkEnd w:id="74"/>
      <w:bookmarkEnd w:id="75"/>
    </w:p>
    <w:p w14:paraId="028F6CA4" w14:textId="77777777" w:rsidR="00AB71E9" w:rsidRDefault="00AB71E9" w:rsidP="00910F20"/>
    <w:p w14:paraId="01F783CF" w14:textId="77777777" w:rsidR="00AB71E9" w:rsidRDefault="00AB71E9" w:rsidP="00AB71E9">
      <w:pPr>
        <w:pStyle w:val="Ttulo2"/>
      </w:pPr>
      <w:bookmarkStart w:id="76" w:name="_Toc525761473"/>
      <w:bookmarkStart w:id="77" w:name="_Toc526796210"/>
      <w:r>
        <w:t>Conclusiones</w:t>
      </w:r>
      <w:bookmarkEnd w:id="76"/>
      <w:bookmarkEnd w:id="77"/>
    </w:p>
    <w:p w14:paraId="7BC44D40" w14:textId="77777777" w:rsidR="00AB71E9" w:rsidRDefault="00AB71E9" w:rsidP="00215DE1"/>
    <w:p w14:paraId="6ACAE61A" w14:textId="77777777" w:rsidR="00FA3CE9" w:rsidRDefault="00AB71E9" w:rsidP="00AB71E9">
      <w:pPr>
        <w:pStyle w:val="Ttulo2"/>
      </w:pPr>
      <w:bookmarkStart w:id="78" w:name="_Toc525761474"/>
      <w:bookmarkStart w:id="79" w:name="_Toc526796211"/>
      <w:r>
        <w:t>Aporte</w:t>
      </w:r>
      <w:bookmarkEnd w:id="78"/>
      <w:bookmarkEnd w:id="79"/>
    </w:p>
    <w:p w14:paraId="2CCBDBA9" w14:textId="17E6129D" w:rsidR="00FA3CE9" w:rsidRDefault="00FA3CE9" w:rsidP="00FA3CE9"/>
    <w:p w14:paraId="7064D4D8" w14:textId="6DDF6DB1" w:rsidR="00FA3CE9" w:rsidRDefault="00EA4D25" w:rsidP="00EA4D25">
      <w:pPr>
        <w:pStyle w:val="Ttulo1"/>
      </w:pPr>
      <w:r>
        <w:br w:type="page"/>
      </w:r>
      <w:bookmarkStart w:id="80" w:name="_Toc526796212"/>
      <w:r>
        <w:lastRenderedPageBreak/>
        <w:t>Bibliografía</w:t>
      </w:r>
      <w:bookmarkEnd w:id="80"/>
    </w:p>
    <w:p w14:paraId="0EBABAE6" w14:textId="775CC1AD" w:rsidR="00FA3CE9" w:rsidRDefault="00FA3CE9" w:rsidP="00FA3CE9"/>
    <w:p w14:paraId="27BD3F5E" w14:textId="53CCBFAB" w:rsidR="00942BAC" w:rsidRDefault="00942BAC" w:rsidP="00942BAC">
      <w:pPr>
        <w:pStyle w:val="Ttulo2"/>
      </w:pPr>
      <w:bookmarkStart w:id="81" w:name="_Toc526796213"/>
      <w:r>
        <w:t>Bibliografía</w:t>
      </w:r>
      <w:bookmarkEnd w:id="81"/>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2" w:name="_Toc526796214"/>
      <w:r w:rsidR="00942BAC">
        <w:lastRenderedPageBreak/>
        <w:t>Fuentes de Información</w:t>
      </w:r>
      <w:bookmarkEnd w:id="82"/>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CB1C42" w:rsidP="00620D83">
            <w:pPr>
              <w:numPr>
                <w:ilvl w:val="0"/>
                <w:numId w:val="36"/>
              </w:numPr>
              <w:spacing w:line="240" w:lineRule="auto"/>
              <w:rPr>
                <w:rStyle w:val="Hipervnculo"/>
                <w:rFonts w:cs="Arial"/>
                <w:color w:val="000000"/>
                <w:szCs w:val="22"/>
                <w:u w:val="none"/>
              </w:rPr>
            </w:pPr>
            <w:hyperlink r:id="rId13"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CB1C42" w:rsidP="00620D83">
            <w:pPr>
              <w:numPr>
                <w:ilvl w:val="0"/>
                <w:numId w:val="36"/>
              </w:numPr>
              <w:spacing w:line="240" w:lineRule="auto"/>
              <w:rPr>
                <w:rStyle w:val="Hipervnculo"/>
                <w:rFonts w:cs="Arial"/>
                <w:color w:val="000000"/>
                <w:szCs w:val="22"/>
              </w:rPr>
            </w:pPr>
            <w:hyperlink r:id="rId14"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5F0601">
            <w:pPr>
              <w:numPr>
                <w:ilvl w:val="0"/>
                <w:numId w:val="35"/>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CB1C42" w:rsidP="00AA1CD1">
            <w:pPr>
              <w:numPr>
                <w:ilvl w:val="0"/>
                <w:numId w:val="36"/>
              </w:numPr>
              <w:spacing w:line="240" w:lineRule="auto"/>
              <w:rPr>
                <w:rStyle w:val="Hipervnculo"/>
                <w:rFonts w:cs="Arial"/>
                <w:color w:val="auto"/>
                <w:szCs w:val="22"/>
                <w:u w:val="none"/>
              </w:rPr>
            </w:pPr>
            <w:hyperlink r:id="rId15"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3" w:name="_Toc526796215"/>
      <w:r w:rsidR="005E071E">
        <w:lastRenderedPageBreak/>
        <w:t>Anexos</w:t>
      </w:r>
      <w:bookmarkEnd w:id="83"/>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842E8" w14:textId="77777777" w:rsidR="00CB1C42" w:rsidRDefault="00CB1C42" w:rsidP="00CF388A">
      <w:r>
        <w:separator/>
      </w:r>
    </w:p>
  </w:endnote>
  <w:endnote w:type="continuationSeparator" w:id="0">
    <w:p w14:paraId="6AF7FFCD" w14:textId="77777777" w:rsidR="00CB1C42" w:rsidRDefault="00CB1C42"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CB1C42" w:rsidRDefault="00CB1C42">
    <w:pPr>
      <w:pStyle w:val="Piedepgina"/>
      <w:jc w:val="right"/>
    </w:pPr>
    <w:r>
      <w:fldChar w:fldCharType="begin"/>
    </w:r>
    <w:r>
      <w:instrText>PAGE   \* MERGEFORMAT</w:instrText>
    </w:r>
    <w:r>
      <w:fldChar w:fldCharType="separate"/>
    </w:r>
    <w:r>
      <w:rPr>
        <w:lang w:val="es-ES"/>
      </w:rPr>
      <w:t>2</w:t>
    </w:r>
    <w:r>
      <w:fldChar w:fldCharType="end"/>
    </w:r>
  </w:p>
  <w:p w14:paraId="28FC53C4" w14:textId="77777777" w:rsidR="00CB1C42" w:rsidRDefault="00CB1C4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A962A" w14:textId="77777777" w:rsidR="00CB1C42" w:rsidRDefault="00CB1C42" w:rsidP="00CF388A">
      <w:r>
        <w:separator/>
      </w:r>
    </w:p>
  </w:footnote>
  <w:footnote w:type="continuationSeparator" w:id="0">
    <w:p w14:paraId="4A76B768" w14:textId="77777777" w:rsidR="00CB1C42" w:rsidRDefault="00CB1C42" w:rsidP="00CF388A">
      <w:r>
        <w:continuationSeparator/>
      </w:r>
    </w:p>
  </w:footnote>
  <w:footnote w:id="1">
    <w:p w14:paraId="2A469B21" w14:textId="3A38305B" w:rsidR="00CB1C42" w:rsidRDefault="00CB1C42">
      <w:pPr>
        <w:pStyle w:val="Textonotapie"/>
      </w:pPr>
      <w:r>
        <w:rPr>
          <w:rStyle w:val="Refdenotaalpie"/>
        </w:rPr>
        <w:footnoteRef/>
      </w:r>
      <w:r>
        <w:t xml:space="preserve"> TI = Tecnologías de la Información</w:t>
      </w:r>
    </w:p>
  </w:footnote>
  <w:footnote w:id="2">
    <w:p w14:paraId="402E6D0B" w14:textId="77BCDC19" w:rsidR="00CB1C42" w:rsidRDefault="00CB1C42">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CB1C42" w:rsidRDefault="00CB1C42">
      <w:pPr>
        <w:pStyle w:val="Textonotapie"/>
      </w:pPr>
    </w:p>
  </w:footnote>
  <w:footnote w:id="3">
    <w:p w14:paraId="4EB2CBB7" w14:textId="47D9B003" w:rsidR="00CB1C42" w:rsidRPr="00A9510B" w:rsidRDefault="00CB1C42">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CB1C42" w:rsidRPr="006A35A4" w:rsidRDefault="00CB1C42">
      <w:pPr>
        <w:pStyle w:val="Textonotapie"/>
        <w:rPr>
          <w:lang w:val="en-US"/>
        </w:rPr>
      </w:pPr>
      <w:r>
        <w:rPr>
          <w:rStyle w:val="Refdenotaalpie"/>
        </w:rPr>
        <w:footnoteRef/>
      </w:r>
      <w:r w:rsidRPr="006A35A4">
        <w:rPr>
          <w:lang w:val="en-US"/>
        </w:rPr>
        <w:t xml:space="preserve"> PMBOK = </w:t>
      </w:r>
      <w:r w:rsidRPr="005B0856">
        <w:rPr>
          <w:lang w:val="en-US"/>
        </w:rPr>
        <w:t xml:space="preserve">Project Management Body </w:t>
      </w:r>
      <w:proofErr w:type="gramStart"/>
      <w:r w:rsidRPr="005B0856">
        <w:rPr>
          <w:lang w:val="en-US"/>
        </w:rPr>
        <w:t>Of</w:t>
      </w:r>
      <w:proofErr w:type="gramEnd"/>
      <w:r w:rsidRPr="005B0856">
        <w:rPr>
          <w:lang w:val="en-US"/>
        </w:rPr>
        <w:t xml:space="preserve"> Know</w:t>
      </w:r>
      <w:r>
        <w:rPr>
          <w:lang w:val="en-US"/>
        </w:rPr>
        <w:t>led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EB2"/>
    <w:multiLevelType w:val="hybridMultilevel"/>
    <w:tmpl w:val="CACCA82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8C7BEE"/>
    <w:multiLevelType w:val="hybridMultilevel"/>
    <w:tmpl w:val="5AACDC1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9B76017"/>
    <w:multiLevelType w:val="hybridMultilevel"/>
    <w:tmpl w:val="3E549AC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7"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C4E4D97"/>
    <w:multiLevelType w:val="hybridMultilevel"/>
    <w:tmpl w:val="EE3C2514"/>
    <w:lvl w:ilvl="0" w:tplc="137A9DA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0E114372"/>
    <w:multiLevelType w:val="hybridMultilevel"/>
    <w:tmpl w:val="5B460E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1" w15:restartNumberingAfterBreak="0">
    <w:nsid w:val="1041321F"/>
    <w:multiLevelType w:val="singleLevel"/>
    <w:tmpl w:val="6C1CE31A"/>
    <w:lvl w:ilvl="0">
      <w:start w:val="1"/>
      <w:numFmt w:val="decimal"/>
      <w:pStyle w:val="Grfico1"/>
      <w:lvlText w:val="Figura %1."/>
      <w:lvlJc w:val="left"/>
      <w:pPr>
        <w:ind w:left="360" w:hanging="360"/>
      </w:pPr>
      <w:rPr>
        <w:rFonts w:ascii="Arial" w:hAnsi="Arial" w:hint="default"/>
        <w:b w:val="0"/>
        <w:i/>
        <w:sz w:val="24"/>
      </w:rPr>
    </w:lvl>
  </w:abstractNum>
  <w:abstractNum w:abstractNumId="12" w15:restartNumberingAfterBreak="0">
    <w:nsid w:val="13292FE2"/>
    <w:multiLevelType w:val="hybridMultilevel"/>
    <w:tmpl w:val="2130A2F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14BE6391"/>
    <w:multiLevelType w:val="hybridMultilevel"/>
    <w:tmpl w:val="F1BA326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4" w15:restartNumberingAfterBreak="0">
    <w:nsid w:val="17195A38"/>
    <w:multiLevelType w:val="hybridMultilevel"/>
    <w:tmpl w:val="AF34CD18"/>
    <w:lvl w:ilvl="0" w:tplc="D1207300">
      <w:start w:val="1"/>
      <w:numFmt w:val="bullet"/>
      <w:lvlText w:val=""/>
      <w:lvlJc w:val="left"/>
      <w:pPr>
        <w:tabs>
          <w:tab w:val="num" w:pos="720"/>
        </w:tabs>
        <w:ind w:left="720" w:hanging="360"/>
      </w:pPr>
      <w:rPr>
        <w:rFonts w:ascii="Wingdings" w:hAnsi="Wingdings" w:hint="default"/>
      </w:rPr>
    </w:lvl>
    <w:lvl w:ilvl="1" w:tplc="68167A62" w:tentative="1">
      <w:start w:val="1"/>
      <w:numFmt w:val="bullet"/>
      <w:lvlText w:val=""/>
      <w:lvlJc w:val="left"/>
      <w:pPr>
        <w:tabs>
          <w:tab w:val="num" w:pos="1440"/>
        </w:tabs>
        <w:ind w:left="1440" w:hanging="360"/>
      </w:pPr>
      <w:rPr>
        <w:rFonts w:ascii="Wingdings" w:hAnsi="Wingdings" w:hint="default"/>
      </w:rPr>
    </w:lvl>
    <w:lvl w:ilvl="2" w:tplc="6764F6A4" w:tentative="1">
      <w:start w:val="1"/>
      <w:numFmt w:val="bullet"/>
      <w:lvlText w:val=""/>
      <w:lvlJc w:val="left"/>
      <w:pPr>
        <w:tabs>
          <w:tab w:val="num" w:pos="2160"/>
        </w:tabs>
        <w:ind w:left="2160" w:hanging="360"/>
      </w:pPr>
      <w:rPr>
        <w:rFonts w:ascii="Wingdings" w:hAnsi="Wingdings" w:hint="default"/>
      </w:rPr>
    </w:lvl>
    <w:lvl w:ilvl="3" w:tplc="AE5A444C" w:tentative="1">
      <w:start w:val="1"/>
      <w:numFmt w:val="bullet"/>
      <w:lvlText w:val=""/>
      <w:lvlJc w:val="left"/>
      <w:pPr>
        <w:tabs>
          <w:tab w:val="num" w:pos="2880"/>
        </w:tabs>
        <w:ind w:left="2880" w:hanging="360"/>
      </w:pPr>
      <w:rPr>
        <w:rFonts w:ascii="Wingdings" w:hAnsi="Wingdings" w:hint="default"/>
      </w:rPr>
    </w:lvl>
    <w:lvl w:ilvl="4" w:tplc="AB78A8A6" w:tentative="1">
      <w:start w:val="1"/>
      <w:numFmt w:val="bullet"/>
      <w:lvlText w:val=""/>
      <w:lvlJc w:val="left"/>
      <w:pPr>
        <w:tabs>
          <w:tab w:val="num" w:pos="3600"/>
        </w:tabs>
        <w:ind w:left="3600" w:hanging="360"/>
      </w:pPr>
      <w:rPr>
        <w:rFonts w:ascii="Wingdings" w:hAnsi="Wingdings" w:hint="default"/>
      </w:rPr>
    </w:lvl>
    <w:lvl w:ilvl="5" w:tplc="71FC3E74" w:tentative="1">
      <w:start w:val="1"/>
      <w:numFmt w:val="bullet"/>
      <w:lvlText w:val=""/>
      <w:lvlJc w:val="left"/>
      <w:pPr>
        <w:tabs>
          <w:tab w:val="num" w:pos="4320"/>
        </w:tabs>
        <w:ind w:left="4320" w:hanging="360"/>
      </w:pPr>
      <w:rPr>
        <w:rFonts w:ascii="Wingdings" w:hAnsi="Wingdings" w:hint="default"/>
      </w:rPr>
    </w:lvl>
    <w:lvl w:ilvl="6" w:tplc="4740DDD6" w:tentative="1">
      <w:start w:val="1"/>
      <w:numFmt w:val="bullet"/>
      <w:lvlText w:val=""/>
      <w:lvlJc w:val="left"/>
      <w:pPr>
        <w:tabs>
          <w:tab w:val="num" w:pos="5040"/>
        </w:tabs>
        <w:ind w:left="5040" w:hanging="360"/>
      </w:pPr>
      <w:rPr>
        <w:rFonts w:ascii="Wingdings" w:hAnsi="Wingdings" w:hint="default"/>
      </w:rPr>
    </w:lvl>
    <w:lvl w:ilvl="7" w:tplc="D7D250B2" w:tentative="1">
      <w:start w:val="1"/>
      <w:numFmt w:val="bullet"/>
      <w:lvlText w:val=""/>
      <w:lvlJc w:val="left"/>
      <w:pPr>
        <w:tabs>
          <w:tab w:val="num" w:pos="5760"/>
        </w:tabs>
        <w:ind w:left="5760" w:hanging="360"/>
      </w:pPr>
      <w:rPr>
        <w:rFonts w:ascii="Wingdings" w:hAnsi="Wingdings" w:hint="default"/>
      </w:rPr>
    </w:lvl>
    <w:lvl w:ilvl="8" w:tplc="54B4D1F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7512465"/>
    <w:multiLevelType w:val="hybridMultilevel"/>
    <w:tmpl w:val="5D26CF58"/>
    <w:lvl w:ilvl="0" w:tplc="340A0001">
      <w:start w:val="1"/>
      <w:numFmt w:val="bullet"/>
      <w:lvlText w:val=""/>
      <w:lvlJc w:val="left"/>
      <w:pPr>
        <w:ind w:left="360" w:hanging="360"/>
      </w:pPr>
      <w:rPr>
        <w:rFonts w:ascii="Symbol" w:hAnsi="Symbol" w:hint="default"/>
      </w:rPr>
    </w:lvl>
    <w:lvl w:ilvl="1" w:tplc="340A000D">
      <w:start w:val="1"/>
      <w:numFmt w:val="bullet"/>
      <w:lvlText w:val=""/>
      <w:lvlJc w:val="left"/>
      <w:pPr>
        <w:ind w:left="1080" w:hanging="360"/>
      </w:pPr>
      <w:rPr>
        <w:rFonts w:ascii="Wingdings" w:hAnsi="Wingdings"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6"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20B859BE"/>
    <w:multiLevelType w:val="hybridMultilevel"/>
    <w:tmpl w:val="526C5F98"/>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8" w15:restartNumberingAfterBreak="0">
    <w:nsid w:val="2C057D43"/>
    <w:multiLevelType w:val="hybridMultilevel"/>
    <w:tmpl w:val="EAA41964"/>
    <w:lvl w:ilvl="0" w:tplc="340A0001">
      <w:start w:val="1"/>
      <w:numFmt w:val="bullet"/>
      <w:lvlText w:val=""/>
      <w:lvlJc w:val="left"/>
      <w:pPr>
        <w:ind w:left="709" w:hanging="360"/>
      </w:pPr>
      <w:rPr>
        <w:rFonts w:ascii="Symbol" w:hAnsi="Symbol" w:hint="default"/>
      </w:rPr>
    </w:lvl>
    <w:lvl w:ilvl="1" w:tplc="340A0003">
      <w:start w:val="1"/>
      <w:numFmt w:val="bullet"/>
      <w:lvlText w:val="o"/>
      <w:lvlJc w:val="left"/>
      <w:pPr>
        <w:ind w:left="1429" w:hanging="360"/>
      </w:pPr>
      <w:rPr>
        <w:rFonts w:ascii="Courier New" w:hAnsi="Courier New" w:cs="Courier New"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9" w15:restartNumberingAfterBreak="0">
    <w:nsid w:val="2C667A1E"/>
    <w:multiLevelType w:val="hybridMultilevel"/>
    <w:tmpl w:val="4A2C077E"/>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0" w15:restartNumberingAfterBreak="0">
    <w:nsid w:val="32BD3BE3"/>
    <w:multiLevelType w:val="hybridMultilevel"/>
    <w:tmpl w:val="134CCF8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1" w15:restartNumberingAfterBreak="0">
    <w:nsid w:val="33F458CF"/>
    <w:multiLevelType w:val="hybridMultilevel"/>
    <w:tmpl w:val="AF40AD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2" w15:restartNumberingAfterBreak="0">
    <w:nsid w:val="36EB02CE"/>
    <w:multiLevelType w:val="hybridMultilevel"/>
    <w:tmpl w:val="7010905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23" w15:restartNumberingAfterBreak="0">
    <w:nsid w:val="37015EDC"/>
    <w:multiLevelType w:val="hybridMultilevel"/>
    <w:tmpl w:val="C4D23C4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4" w15:restartNumberingAfterBreak="0">
    <w:nsid w:val="37BE2D56"/>
    <w:multiLevelType w:val="hybridMultilevel"/>
    <w:tmpl w:val="E488F0E0"/>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5" w15:restartNumberingAfterBreak="0">
    <w:nsid w:val="3BBE33ED"/>
    <w:multiLevelType w:val="multilevel"/>
    <w:tmpl w:val="3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6" w15:restartNumberingAfterBreak="0">
    <w:nsid w:val="3F805243"/>
    <w:multiLevelType w:val="hybridMultilevel"/>
    <w:tmpl w:val="44D86034"/>
    <w:lvl w:ilvl="0" w:tplc="DD1CF9A8">
      <w:start w:val="1"/>
      <w:numFmt w:val="bullet"/>
      <w:lvlText w:val=""/>
      <w:lvlJc w:val="left"/>
      <w:pPr>
        <w:ind w:left="720" w:hanging="360"/>
      </w:pPr>
      <w:rPr>
        <w:rFonts w:ascii="Symbol" w:hAnsi="Symbol" w:hint="default"/>
      </w:rPr>
    </w:lvl>
    <w:lvl w:ilvl="1" w:tplc="523665FE" w:tentative="1">
      <w:start w:val="1"/>
      <w:numFmt w:val="bullet"/>
      <w:lvlText w:val="o"/>
      <w:lvlJc w:val="left"/>
      <w:pPr>
        <w:ind w:left="1440" w:hanging="360"/>
      </w:pPr>
      <w:rPr>
        <w:rFonts w:ascii="Courier New" w:hAnsi="Courier New" w:cs="Courier New" w:hint="default"/>
      </w:rPr>
    </w:lvl>
    <w:lvl w:ilvl="2" w:tplc="19DC7048" w:tentative="1">
      <w:start w:val="1"/>
      <w:numFmt w:val="bullet"/>
      <w:lvlText w:val=""/>
      <w:lvlJc w:val="left"/>
      <w:pPr>
        <w:ind w:left="2160" w:hanging="360"/>
      </w:pPr>
      <w:rPr>
        <w:rFonts w:ascii="Wingdings" w:hAnsi="Wingdings" w:hint="default"/>
      </w:rPr>
    </w:lvl>
    <w:lvl w:ilvl="3" w:tplc="0A825E34" w:tentative="1">
      <w:start w:val="1"/>
      <w:numFmt w:val="bullet"/>
      <w:lvlText w:val=""/>
      <w:lvlJc w:val="left"/>
      <w:pPr>
        <w:ind w:left="2880" w:hanging="360"/>
      </w:pPr>
      <w:rPr>
        <w:rFonts w:ascii="Symbol" w:hAnsi="Symbol" w:hint="default"/>
      </w:rPr>
    </w:lvl>
    <w:lvl w:ilvl="4" w:tplc="50D211BC" w:tentative="1">
      <w:start w:val="1"/>
      <w:numFmt w:val="bullet"/>
      <w:lvlText w:val="o"/>
      <w:lvlJc w:val="left"/>
      <w:pPr>
        <w:ind w:left="3600" w:hanging="360"/>
      </w:pPr>
      <w:rPr>
        <w:rFonts w:ascii="Courier New" w:hAnsi="Courier New" w:cs="Courier New" w:hint="default"/>
      </w:rPr>
    </w:lvl>
    <w:lvl w:ilvl="5" w:tplc="ACDCE604" w:tentative="1">
      <w:start w:val="1"/>
      <w:numFmt w:val="bullet"/>
      <w:lvlText w:val=""/>
      <w:lvlJc w:val="left"/>
      <w:pPr>
        <w:ind w:left="4320" w:hanging="360"/>
      </w:pPr>
      <w:rPr>
        <w:rFonts w:ascii="Wingdings" w:hAnsi="Wingdings" w:hint="default"/>
      </w:rPr>
    </w:lvl>
    <w:lvl w:ilvl="6" w:tplc="A35A666E" w:tentative="1">
      <w:start w:val="1"/>
      <w:numFmt w:val="bullet"/>
      <w:lvlText w:val=""/>
      <w:lvlJc w:val="left"/>
      <w:pPr>
        <w:ind w:left="5040" w:hanging="360"/>
      </w:pPr>
      <w:rPr>
        <w:rFonts w:ascii="Symbol" w:hAnsi="Symbol" w:hint="default"/>
      </w:rPr>
    </w:lvl>
    <w:lvl w:ilvl="7" w:tplc="048A6CE0" w:tentative="1">
      <w:start w:val="1"/>
      <w:numFmt w:val="bullet"/>
      <w:lvlText w:val="o"/>
      <w:lvlJc w:val="left"/>
      <w:pPr>
        <w:ind w:left="5760" w:hanging="360"/>
      </w:pPr>
      <w:rPr>
        <w:rFonts w:ascii="Courier New" w:hAnsi="Courier New" w:cs="Courier New" w:hint="default"/>
      </w:rPr>
    </w:lvl>
    <w:lvl w:ilvl="8" w:tplc="70C237DC" w:tentative="1">
      <w:start w:val="1"/>
      <w:numFmt w:val="bullet"/>
      <w:lvlText w:val=""/>
      <w:lvlJc w:val="left"/>
      <w:pPr>
        <w:ind w:left="6480" w:hanging="360"/>
      </w:pPr>
      <w:rPr>
        <w:rFonts w:ascii="Wingdings" w:hAnsi="Wingdings" w:hint="default"/>
      </w:rPr>
    </w:lvl>
  </w:abstractNum>
  <w:abstractNum w:abstractNumId="27" w15:restartNumberingAfterBreak="0">
    <w:nsid w:val="418B2D87"/>
    <w:multiLevelType w:val="hybridMultilevel"/>
    <w:tmpl w:val="80C818B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8" w15:restartNumberingAfterBreak="0">
    <w:nsid w:val="4CC90F9B"/>
    <w:multiLevelType w:val="hybridMultilevel"/>
    <w:tmpl w:val="E18EB62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9" w15:restartNumberingAfterBreak="0">
    <w:nsid w:val="5339791B"/>
    <w:multiLevelType w:val="hybridMultilevel"/>
    <w:tmpl w:val="89FC067C"/>
    <w:lvl w:ilvl="0" w:tplc="340A0005">
      <w:numFmt w:val="bullet"/>
      <w:lvlText w:val="•"/>
      <w:lvlJc w:val="left"/>
      <w:pPr>
        <w:ind w:left="420" w:hanging="360"/>
      </w:pPr>
      <w:rPr>
        <w:rFonts w:ascii="Arial" w:eastAsia="Times New Roman" w:hAnsi="Arial" w:cs="Arial" w:hint="default"/>
      </w:rPr>
    </w:lvl>
    <w:lvl w:ilvl="1" w:tplc="340A0003" w:tentative="1">
      <w:start w:val="1"/>
      <w:numFmt w:val="bullet"/>
      <w:lvlText w:val="o"/>
      <w:lvlJc w:val="left"/>
      <w:pPr>
        <w:ind w:left="1140" w:hanging="360"/>
      </w:pPr>
      <w:rPr>
        <w:rFonts w:ascii="Courier New" w:hAnsi="Courier New" w:cs="Courier New" w:hint="default"/>
      </w:rPr>
    </w:lvl>
    <w:lvl w:ilvl="2" w:tplc="340A0005" w:tentative="1">
      <w:start w:val="1"/>
      <w:numFmt w:val="bullet"/>
      <w:lvlText w:val=""/>
      <w:lvlJc w:val="left"/>
      <w:pPr>
        <w:ind w:left="1860" w:hanging="360"/>
      </w:pPr>
      <w:rPr>
        <w:rFonts w:ascii="Wingdings" w:hAnsi="Wingdings" w:hint="default"/>
      </w:rPr>
    </w:lvl>
    <w:lvl w:ilvl="3" w:tplc="340A0001" w:tentative="1">
      <w:start w:val="1"/>
      <w:numFmt w:val="bullet"/>
      <w:lvlText w:val=""/>
      <w:lvlJc w:val="left"/>
      <w:pPr>
        <w:ind w:left="2580" w:hanging="360"/>
      </w:pPr>
      <w:rPr>
        <w:rFonts w:ascii="Symbol" w:hAnsi="Symbol" w:hint="default"/>
      </w:rPr>
    </w:lvl>
    <w:lvl w:ilvl="4" w:tplc="340A0003" w:tentative="1">
      <w:start w:val="1"/>
      <w:numFmt w:val="bullet"/>
      <w:lvlText w:val="o"/>
      <w:lvlJc w:val="left"/>
      <w:pPr>
        <w:ind w:left="3300" w:hanging="360"/>
      </w:pPr>
      <w:rPr>
        <w:rFonts w:ascii="Courier New" w:hAnsi="Courier New" w:cs="Courier New" w:hint="default"/>
      </w:rPr>
    </w:lvl>
    <w:lvl w:ilvl="5" w:tplc="340A0005" w:tentative="1">
      <w:start w:val="1"/>
      <w:numFmt w:val="bullet"/>
      <w:lvlText w:val=""/>
      <w:lvlJc w:val="left"/>
      <w:pPr>
        <w:ind w:left="4020" w:hanging="360"/>
      </w:pPr>
      <w:rPr>
        <w:rFonts w:ascii="Wingdings" w:hAnsi="Wingdings" w:hint="default"/>
      </w:rPr>
    </w:lvl>
    <w:lvl w:ilvl="6" w:tplc="340A0001" w:tentative="1">
      <w:start w:val="1"/>
      <w:numFmt w:val="bullet"/>
      <w:lvlText w:val=""/>
      <w:lvlJc w:val="left"/>
      <w:pPr>
        <w:ind w:left="4740" w:hanging="360"/>
      </w:pPr>
      <w:rPr>
        <w:rFonts w:ascii="Symbol" w:hAnsi="Symbol" w:hint="default"/>
      </w:rPr>
    </w:lvl>
    <w:lvl w:ilvl="7" w:tplc="340A0003" w:tentative="1">
      <w:start w:val="1"/>
      <w:numFmt w:val="bullet"/>
      <w:lvlText w:val="o"/>
      <w:lvlJc w:val="left"/>
      <w:pPr>
        <w:ind w:left="5460" w:hanging="360"/>
      </w:pPr>
      <w:rPr>
        <w:rFonts w:ascii="Courier New" w:hAnsi="Courier New" w:cs="Courier New" w:hint="default"/>
      </w:rPr>
    </w:lvl>
    <w:lvl w:ilvl="8" w:tplc="340A0005" w:tentative="1">
      <w:start w:val="1"/>
      <w:numFmt w:val="bullet"/>
      <w:lvlText w:val=""/>
      <w:lvlJc w:val="left"/>
      <w:pPr>
        <w:ind w:left="6180" w:hanging="360"/>
      </w:pPr>
      <w:rPr>
        <w:rFonts w:ascii="Wingdings" w:hAnsi="Wingdings" w:hint="default"/>
      </w:rPr>
    </w:lvl>
  </w:abstractNum>
  <w:abstractNum w:abstractNumId="30"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1" w15:restartNumberingAfterBreak="0">
    <w:nsid w:val="5F5F08C8"/>
    <w:multiLevelType w:val="hybridMultilevel"/>
    <w:tmpl w:val="2AB0FD1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2" w15:restartNumberingAfterBreak="0">
    <w:nsid w:val="5FCF41DA"/>
    <w:multiLevelType w:val="hybridMultilevel"/>
    <w:tmpl w:val="11D2100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3" w15:restartNumberingAfterBreak="0">
    <w:nsid w:val="62DF3F24"/>
    <w:multiLevelType w:val="hybridMultilevel"/>
    <w:tmpl w:val="32CAB51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4" w15:restartNumberingAfterBreak="0">
    <w:nsid w:val="6AC73518"/>
    <w:multiLevelType w:val="hybridMultilevel"/>
    <w:tmpl w:val="18ACC26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5" w15:restartNumberingAfterBreak="0">
    <w:nsid w:val="70873FAB"/>
    <w:multiLevelType w:val="hybridMultilevel"/>
    <w:tmpl w:val="69C074FA"/>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6" w15:restartNumberingAfterBreak="0">
    <w:nsid w:val="71773041"/>
    <w:multiLevelType w:val="hybridMultilevel"/>
    <w:tmpl w:val="C77A3D10"/>
    <w:lvl w:ilvl="0" w:tplc="340A000D">
      <w:start w:val="1"/>
      <w:numFmt w:val="bullet"/>
      <w:lvlText w:val=""/>
      <w:lvlJc w:val="left"/>
      <w:pPr>
        <w:ind w:left="709" w:hanging="360"/>
      </w:pPr>
      <w:rPr>
        <w:rFonts w:ascii="Wingdings" w:hAnsi="Wingdings" w:hint="default"/>
      </w:rPr>
    </w:lvl>
    <w:lvl w:ilvl="1" w:tplc="340A0003">
      <w:start w:val="1"/>
      <w:numFmt w:val="bullet"/>
      <w:lvlText w:val="o"/>
      <w:lvlJc w:val="left"/>
      <w:pPr>
        <w:ind w:left="1429" w:hanging="360"/>
      </w:pPr>
      <w:rPr>
        <w:rFonts w:ascii="Courier New" w:hAnsi="Courier New" w:cs="Courier New" w:hint="default"/>
      </w:rPr>
    </w:lvl>
    <w:lvl w:ilvl="2" w:tplc="340A000D">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7" w15:restartNumberingAfterBreak="0">
    <w:nsid w:val="72D064F1"/>
    <w:multiLevelType w:val="hybridMultilevel"/>
    <w:tmpl w:val="5B0690E2"/>
    <w:lvl w:ilvl="0" w:tplc="ABB4B5C2">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8"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9" w15:restartNumberingAfterBreak="0">
    <w:nsid w:val="76FE4E37"/>
    <w:multiLevelType w:val="hybridMultilevel"/>
    <w:tmpl w:val="BD1C89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0" w15:restartNumberingAfterBreak="0">
    <w:nsid w:val="7BE6698C"/>
    <w:multiLevelType w:val="hybridMultilevel"/>
    <w:tmpl w:val="98849D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42" w15:restartNumberingAfterBreak="0">
    <w:nsid w:val="7F4A1687"/>
    <w:multiLevelType w:val="hybridMultilevel"/>
    <w:tmpl w:val="CC98833E"/>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7"/>
  </w:num>
  <w:num w:numId="2">
    <w:abstractNumId w:val="13"/>
  </w:num>
  <w:num w:numId="3">
    <w:abstractNumId w:val="26"/>
  </w:num>
  <w:num w:numId="4">
    <w:abstractNumId w:val="29"/>
  </w:num>
  <w:num w:numId="5">
    <w:abstractNumId w:val="3"/>
  </w:num>
  <w:num w:numId="6">
    <w:abstractNumId w:val="11"/>
  </w:num>
  <w:num w:numId="7">
    <w:abstractNumId w:val="5"/>
  </w:num>
  <w:num w:numId="8">
    <w:abstractNumId w:val="8"/>
  </w:num>
  <w:num w:numId="9">
    <w:abstractNumId w:val="40"/>
  </w:num>
  <w:num w:numId="10">
    <w:abstractNumId w:val="30"/>
  </w:num>
  <w:num w:numId="11">
    <w:abstractNumId w:val="25"/>
  </w:num>
  <w:num w:numId="12">
    <w:abstractNumId w:val="33"/>
  </w:num>
  <w:num w:numId="13">
    <w:abstractNumId w:val="6"/>
  </w:num>
  <w:num w:numId="14">
    <w:abstractNumId w:val="23"/>
  </w:num>
  <w:num w:numId="15">
    <w:abstractNumId w:val="0"/>
  </w:num>
  <w:num w:numId="16">
    <w:abstractNumId w:val="20"/>
  </w:num>
  <w:num w:numId="17">
    <w:abstractNumId w:val="19"/>
  </w:num>
  <w:num w:numId="18">
    <w:abstractNumId w:val="28"/>
  </w:num>
  <w:num w:numId="19">
    <w:abstractNumId w:val="18"/>
  </w:num>
  <w:num w:numId="20">
    <w:abstractNumId w:val="36"/>
  </w:num>
  <w:num w:numId="21">
    <w:abstractNumId w:val="34"/>
  </w:num>
  <w:num w:numId="22">
    <w:abstractNumId w:val="22"/>
  </w:num>
  <w:num w:numId="23">
    <w:abstractNumId w:val="35"/>
  </w:num>
  <w:num w:numId="24">
    <w:abstractNumId w:val="42"/>
  </w:num>
  <w:num w:numId="25">
    <w:abstractNumId w:val="15"/>
  </w:num>
  <w:num w:numId="26">
    <w:abstractNumId w:val="24"/>
  </w:num>
  <w:num w:numId="27">
    <w:abstractNumId w:val="14"/>
  </w:num>
  <w:num w:numId="28">
    <w:abstractNumId w:val="39"/>
  </w:num>
  <w:num w:numId="29">
    <w:abstractNumId w:val="31"/>
  </w:num>
  <w:num w:numId="30">
    <w:abstractNumId w:val="21"/>
  </w:num>
  <w:num w:numId="31">
    <w:abstractNumId w:val="9"/>
  </w:num>
  <w:num w:numId="32">
    <w:abstractNumId w:val="4"/>
  </w:num>
  <w:num w:numId="33">
    <w:abstractNumId w:val="41"/>
  </w:num>
  <w:num w:numId="34">
    <w:abstractNumId w:val="16"/>
  </w:num>
  <w:num w:numId="35">
    <w:abstractNumId w:val="1"/>
  </w:num>
  <w:num w:numId="36">
    <w:abstractNumId w:val="10"/>
  </w:num>
  <w:num w:numId="37">
    <w:abstractNumId w:val="12"/>
  </w:num>
  <w:num w:numId="38">
    <w:abstractNumId w:val="27"/>
  </w:num>
  <w:num w:numId="39">
    <w:abstractNumId w:val="2"/>
  </w:num>
  <w:num w:numId="40">
    <w:abstractNumId w:val="7"/>
  </w:num>
  <w:num w:numId="41">
    <w:abstractNumId w:val="17"/>
  </w:num>
  <w:num w:numId="42">
    <w:abstractNumId w:val="32"/>
  </w:num>
  <w:num w:numId="43">
    <w:abstractNumId w:val="38"/>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27"/>
    <w:rsid w:val="0000155B"/>
    <w:rsid w:val="00001661"/>
    <w:rsid w:val="00005601"/>
    <w:rsid w:val="00006B7A"/>
    <w:rsid w:val="00006D89"/>
    <w:rsid w:val="000079B9"/>
    <w:rsid w:val="00012F9A"/>
    <w:rsid w:val="0001432E"/>
    <w:rsid w:val="00015536"/>
    <w:rsid w:val="0001561B"/>
    <w:rsid w:val="0001630C"/>
    <w:rsid w:val="00016371"/>
    <w:rsid w:val="00020057"/>
    <w:rsid w:val="000233F8"/>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CD0"/>
    <w:rsid w:val="00042C1A"/>
    <w:rsid w:val="00042DF6"/>
    <w:rsid w:val="00042FF4"/>
    <w:rsid w:val="000437EF"/>
    <w:rsid w:val="00044DC6"/>
    <w:rsid w:val="00046D3E"/>
    <w:rsid w:val="00047337"/>
    <w:rsid w:val="00051FD0"/>
    <w:rsid w:val="000525CB"/>
    <w:rsid w:val="000549AF"/>
    <w:rsid w:val="00054ABA"/>
    <w:rsid w:val="0005718F"/>
    <w:rsid w:val="00057822"/>
    <w:rsid w:val="000605E4"/>
    <w:rsid w:val="000609F1"/>
    <w:rsid w:val="0006198B"/>
    <w:rsid w:val="00061B57"/>
    <w:rsid w:val="00063361"/>
    <w:rsid w:val="00064717"/>
    <w:rsid w:val="000657A1"/>
    <w:rsid w:val="00065984"/>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3222"/>
    <w:rsid w:val="0009385A"/>
    <w:rsid w:val="0009399B"/>
    <w:rsid w:val="00093A36"/>
    <w:rsid w:val="000940FB"/>
    <w:rsid w:val="00094FD3"/>
    <w:rsid w:val="000950E2"/>
    <w:rsid w:val="00095488"/>
    <w:rsid w:val="000955FD"/>
    <w:rsid w:val="00096265"/>
    <w:rsid w:val="0009750F"/>
    <w:rsid w:val="000978C3"/>
    <w:rsid w:val="000A0597"/>
    <w:rsid w:val="000A205E"/>
    <w:rsid w:val="000A25EF"/>
    <w:rsid w:val="000A38C4"/>
    <w:rsid w:val="000A43A3"/>
    <w:rsid w:val="000A440B"/>
    <w:rsid w:val="000A459B"/>
    <w:rsid w:val="000A4CBF"/>
    <w:rsid w:val="000A5147"/>
    <w:rsid w:val="000A548C"/>
    <w:rsid w:val="000A601F"/>
    <w:rsid w:val="000A64F8"/>
    <w:rsid w:val="000A6683"/>
    <w:rsid w:val="000A6FAE"/>
    <w:rsid w:val="000B0B00"/>
    <w:rsid w:val="000B2A1E"/>
    <w:rsid w:val="000B325B"/>
    <w:rsid w:val="000B4595"/>
    <w:rsid w:val="000B4FCE"/>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1280"/>
    <w:rsid w:val="000E1AAA"/>
    <w:rsid w:val="000E1B71"/>
    <w:rsid w:val="000E1F13"/>
    <w:rsid w:val="000E2438"/>
    <w:rsid w:val="000E2AB2"/>
    <w:rsid w:val="000E2E2F"/>
    <w:rsid w:val="000E2E66"/>
    <w:rsid w:val="000E368F"/>
    <w:rsid w:val="000E3721"/>
    <w:rsid w:val="000E6013"/>
    <w:rsid w:val="000E621B"/>
    <w:rsid w:val="000E7A34"/>
    <w:rsid w:val="000F009D"/>
    <w:rsid w:val="000F0E5F"/>
    <w:rsid w:val="000F0FAB"/>
    <w:rsid w:val="000F1371"/>
    <w:rsid w:val="000F13A0"/>
    <w:rsid w:val="000F2113"/>
    <w:rsid w:val="000F3560"/>
    <w:rsid w:val="000F390A"/>
    <w:rsid w:val="000F5010"/>
    <w:rsid w:val="000F6AB4"/>
    <w:rsid w:val="000F7318"/>
    <w:rsid w:val="0010177C"/>
    <w:rsid w:val="001024E1"/>
    <w:rsid w:val="00106F25"/>
    <w:rsid w:val="001077F9"/>
    <w:rsid w:val="00107EA0"/>
    <w:rsid w:val="00111E0D"/>
    <w:rsid w:val="00112E81"/>
    <w:rsid w:val="0011393E"/>
    <w:rsid w:val="00114DEB"/>
    <w:rsid w:val="00115D9C"/>
    <w:rsid w:val="001164F9"/>
    <w:rsid w:val="001174A9"/>
    <w:rsid w:val="00117F4C"/>
    <w:rsid w:val="0012089A"/>
    <w:rsid w:val="0012177E"/>
    <w:rsid w:val="001231A6"/>
    <w:rsid w:val="00124FE8"/>
    <w:rsid w:val="00125647"/>
    <w:rsid w:val="001256D3"/>
    <w:rsid w:val="0012688E"/>
    <w:rsid w:val="00126D6F"/>
    <w:rsid w:val="00127C70"/>
    <w:rsid w:val="001303C0"/>
    <w:rsid w:val="00130CB0"/>
    <w:rsid w:val="00131C63"/>
    <w:rsid w:val="00132101"/>
    <w:rsid w:val="001336D1"/>
    <w:rsid w:val="00134BE9"/>
    <w:rsid w:val="00135A0A"/>
    <w:rsid w:val="00135ADD"/>
    <w:rsid w:val="0013660C"/>
    <w:rsid w:val="0013662F"/>
    <w:rsid w:val="0013676C"/>
    <w:rsid w:val="00136D23"/>
    <w:rsid w:val="00136F4F"/>
    <w:rsid w:val="00137152"/>
    <w:rsid w:val="00137643"/>
    <w:rsid w:val="00140A8F"/>
    <w:rsid w:val="00140C43"/>
    <w:rsid w:val="00140D6E"/>
    <w:rsid w:val="00141EA7"/>
    <w:rsid w:val="00142D4F"/>
    <w:rsid w:val="00143117"/>
    <w:rsid w:val="001432AE"/>
    <w:rsid w:val="00143470"/>
    <w:rsid w:val="00143820"/>
    <w:rsid w:val="00143AB6"/>
    <w:rsid w:val="00144D74"/>
    <w:rsid w:val="0014506E"/>
    <w:rsid w:val="00145F3A"/>
    <w:rsid w:val="001461B1"/>
    <w:rsid w:val="00147986"/>
    <w:rsid w:val="00150F74"/>
    <w:rsid w:val="001518AD"/>
    <w:rsid w:val="00151B1D"/>
    <w:rsid w:val="00151EDE"/>
    <w:rsid w:val="001521DD"/>
    <w:rsid w:val="001532E4"/>
    <w:rsid w:val="001543B1"/>
    <w:rsid w:val="001571C0"/>
    <w:rsid w:val="001571E9"/>
    <w:rsid w:val="00160094"/>
    <w:rsid w:val="00161549"/>
    <w:rsid w:val="0016234B"/>
    <w:rsid w:val="00164274"/>
    <w:rsid w:val="00164749"/>
    <w:rsid w:val="001657A7"/>
    <w:rsid w:val="00165CC5"/>
    <w:rsid w:val="00166456"/>
    <w:rsid w:val="00166500"/>
    <w:rsid w:val="00167F4C"/>
    <w:rsid w:val="00171471"/>
    <w:rsid w:val="0017153E"/>
    <w:rsid w:val="0017274D"/>
    <w:rsid w:val="001731F5"/>
    <w:rsid w:val="00176CB6"/>
    <w:rsid w:val="001775B6"/>
    <w:rsid w:val="00177842"/>
    <w:rsid w:val="00180C3C"/>
    <w:rsid w:val="00180CFB"/>
    <w:rsid w:val="00181BF1"/>
    <w:rsid w:val="00182B2F"/>
    <w:rsid w:val="0018420E"/>
    <w:rsid w:val="0018440D"/>
    <w:rsid w:val="001844E8"/>
    <w:rsid w:val="00185BBF"/>
    <w:rsid w:val="001866A9"/>
    <w:rsid w:val="00192A7D"/>
    <w:rsid w:val="00192CC4"/>
    <w:rsid w:val="00193D62"/>
    <w:rsid w:val="0019446C"/>
    <w:rsid w:val="001958AE"/>
    <w:rsid w:val="00195BC6"/>
    <w:rsid w:val="001978A7"/>
    <w:rsid w:val="001A0700"/>
    <w:rsid w:val="001A0A4F"/>
    <w:rsid w:val="001A21E6"/>
    <w:rsid w:val="001A249F"/>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43F7"/>
    <w:rsid w:val="001B5246"/>
    <w:rsid w:val="001B6B1F"/>
    <w:rsid w:val="001C0531"/>
    <w:rsid w:val="001C2092"/>
    <w:rsid w:val="001C2111"/>
    <w:rsid w:val="001C2465"/>
    <w:rsid w:val="001C2915"/>
    <w:rsid w:val="001C66FA"/>
    <w:rsid w:val="001C676C"/>
    <w:rsid w:val="001C6EE0"/>
    <w:rsid w:val="001C7257"/>
    <w:rsid w:val="001C74DA"/>
    <w:rsid w:val="001C767D"/>
    <w:rsid w:val="001C7ED2"/>
    <w:rsid w:val="001D0278"/>
    <w:rsid w:val="001D136E"/>
    <w:rsid w:val="001D2DE3"/>
    <w:rsid w:val="001D2DF1"/>
    <w:rsid w:val="001D40D6"/>
    <w:rsid w:val="001D4900"/>
    <w:rsid w:val="001D70E8"/>
    <w:rsid w:val="001E04F6"/>
    <w:rsid w:val="001E0FFD"/>
    <w:rsid w:val="001E2D3C"/>
    <w:rsid w:val="001E3702"/>
    <w:rsid w:val="001E3FEC"/>
    <w:rsid w:val="001E42F0"/>
    <w:rsid w:val="001E448E"/>
    <w:rsid w:val="001E504D"/>
    <w:rsid w:val="001E5471"/>
    <w:rsid w:val="001E60E0"/>
    <w:rsid w:val="001E64FE"/>
    <w:rsid w:val="001E6E94"/>
    <w:rsid w:val="001E7738"/>
    <w:rsid w:val="001F0233"/>
    <w:rsid w:val="001F0ADA"/>
    <w:rsid w:val="001F17BE"/>
    <w:rsid w:val="001F2358"/>
    <w:rsid w:val="001F25F5"/>
    <w:rsid w:val="001F465D"/>
    <w:rsid w:val="001F5065"/>
    <w:rsid w:val="001F5AE5"/>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B9B"/>
    <w:rsid w:val="002115A5"/>
    <w:rsid w:val="002119AA"/>
    <w:rsid w:val="002127ED"/>
    <w:rsid w:val="002134A6"/>
    <w:rsid w:val="00214069"/>
    <w:rsid w:val="00215DE1"/>
    <w:rsid w:val="00216290"/>
    <w:rsid w:val="00216B2A"/>
    <w:rsid w:val="00216FA7"/>
    <w:rsid w:val="00217475"/>
    <w:rsid w:val="0021779B"/>
    <w:rsid w:val="002201B8"/>
    <w:rsid w:val="002208ED"/>
    <w:rsid w:val="0022098F"/>
    <w:rsid w:val="00221E61"/>
    <w:rsid w:val="002221FB"/>
    <w:rsid w:val="00222812"/>
    <w:rsid w:val="002232D2"/>
    <w:rsid w:val="0022402C"/>
    <w:rsid w:val="002257A5"/>
    <w:rsid w:val="00226448"/>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FE"/>
    <w:rsid w:val="002470FB"/>
    <w:rsid w:val="00247B69"/>
    <w:rsid w:val="00247D10"/>
    <w:rsid w:val="0025155A"/>
    <w:rsid w:val="00252C4F"/>
    <w:rsid w:val="00253E88"/>
    <w:rsid w:val="0025646F"/>
    <w:rsid w:val="0025737E"/>
    <w:rsid w:val="00260DF6"/>
    <w:rsid w:val="002618FF"/>
    <w:rsid w:val="00262002"/>
    <w:rsid w:val="00262B59"/>
    <w:rsid w:val="002638AA"/>
    <w:rsid w:val="0026414D"/>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7CF8"/>
    <w:rsid w:val="002808FF"/>
    <w:rsid w:val="00285017"/>
    <w:rsid w:val="0028550B"/>
    <w:rsid w:val="002859C2"/>
    <w:rsid w:val="00286701"/>
    <w:rsid w:val="00286B21"/>
    <w:rsid w:val="002878A5"/>
    <w:rsid w:val="00290532"/>
    <w:rsid w:val="00291B9A"/>
    <w:rsid w:val="00291E6C"/>
    <w:rsid w:val="00293D5D"/>
    <w:rsid w:val="00296370"/>
    <w:rsid w:val="00296887"/>
    <w:rsid w:val="00296A39"/>
    <w:rsid w:val="002A00F9"/>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FA5"/>
    <w:rsid w:val="002D1318"/>
    <w:rsid w:val="002D1BC1"/>
    <w:rsid w:val="002D3029"/>
    <w:rsid w:val="002D6EF5"/>
    <w:rsid w:val="002D72B1"/>
    <w:rsid w:val="002E00CC"/>
    <w:rsid w:val="002E0126"/>
    <w:rsid w:val="002E1BD7"/>
    <w:rsid w:val="002E1D83"/>
    <w:rsid w:val="002E2D40"/>
    <w:rsid w:val="002E4936"/>
    <w:rsid w:val="002E503C"/>
    <w:rsid w:val="002E54EF"/>
    <w:rsid w:val="002E60FC"/>
    <w:rsid w:val="002E659F"/>
    <w:rsid w:val="002F0521"/>
    <w:rsid w:val="002F0524"/>
    <w:rsid w:val="002F1638"/>
    <w:rsid w:val="002F2539"/>
    <w:rsid w:val="002F4699"/>
    <w:rsid w:val="002F4E19"/>
    <w:rsid w:val="002F5B82"/>
    <w:rsid w:val="002F5F54"/>
    <w:rsid w:val="002F6129"/>
    <w:rsid w:val="002F70A9"/>
    <w:rsid w:val="0030045D"/>
    <w:rsid w:val="00301172"/>
    <w:rsid w:val="0030274C"/>
    <w:rsid w:val="00302EA1"/>
    <w:rsid w:val="0030301F"/>
    <w:rsid w:val="003040A2"/>
    <w:rsid w:val="00304A97"/>
    <w:rsid w:val="00305200"/>
    <w:rsid w:val="00305A5A"/>
    <w:rsid w:val="003064DC"/>
    <w:rsid w:val="0030794C"/>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D31"/>
    <w:rsid w:val="00325D45"/>
    <w:rsid w:val="0032791C"/>
    <w:rsid w:val="00331307"/>
    <w:rsid w:val="003321B6"/>
    <w:rsid w:val="00332915"/>
    <w:rsid w:val="00333541"/>
    <w:rsid w:val="0033473C"/>
    <w:rsid w:val="0033501F"/>
    <w:rsid w:val="003350A0"/>
    <w:rsid w:val="003365CC"/>
    <w:rsid w:val="00336600"/>
    <w:rsid w:val="00337FF0"/>
    <w:rsid w:val="0034056F"/>
    <w:rsid w:val="00341492"/>
    <w:rsid w:val="0034153A"/>
    <w:rsid w:val="003415A0"/>
    <w:rsid w:val="00344AF9"/>
    <w:rsid w:val="00345D39"/>
    <w:rsid w:val="003463D4"/>
    <w:rsid w:val="00350637"/>
    <w:rsid w:val="00351F59"/>
    <w:rsid w:val="0035207C"/>
    <w:rsid w:val="00352D27"/>
    <w:rsid w:val="00353B6E"/>
    <w:rsid w:val="003553BB"/>
    <w:rsid w:val="003560E1"/>
    <w:rsid w:val="003574B1"/>
    <w:rsid w:val="00366EDC"/>
    <w:rsid w:val="0037016E"/>
    <w:rsid w:val="003709A6"/>
    <w:rsid w:val="003716CB"/>
    <w:rsid w:val="003723F0"/>
    <w:rsid w:val="00375940"/>
    <w:rsid w:val="003762DD"/>
    <w:rsid w:val="003802F3"/>
    <w:rsid w:val="00380420"/>
    <w:rsid w:val="003821F4"/>
    <w:rsid w:val="003829E2"/>
    <w:rsid w:val="00383F38"/>
    <w:rsid w:val="003849DD"/>
    <w:rsid w:val="00384E16"/>
    <w:rsid w:val="00385210"/>
    <w:rsid w:val="003855BE"/>
    <w:rsid w:val="00385727"/>
    <w:rsid w:val="003875DE"/>
    <w:rsid w:val="003907B4"/>
    <w:rsid w:val="00390AFC"/>
    <w:rsid w:val="00392427"/>
    <w:rsid w:val="0039357A"/>
    <w:rsid w:val="00393CA9"/>
    <w:rsid w:val="00394D19"/>
    <w:rsid w:val="00396050"/>
    <w:rsid w:val="00396CE9"/>
    <w:rsid w:val="00397BF2"/>
    <w:rsid w:val="003A1863"/>
    <w:rsid w:val="003A4F0A"/>
    <w:rsid w:val="003A4FCD"/>
    <w:rsid w:val="003A57B3"/>
    <w:rsid w:val="003A5C4F"/>
    <w:rsid w:val="003A681A"/>
    <w:rsid w:val="003A6D7D"/>
    <w:rsid w:val="003B0BDA"/>
    <w:rsid w:val="003B1850"/>
    <w:rsid w:val="003B1B90"/>
    <w:rsid w:val="003B27F8"/>
    <w:rsid w:val="003B2CBB"/>
    <w:rsid w:val="003B304A"/>
    <w:rsid w:val="003B3452"/>
    <w:rsid w:val="003B519D"/>
    <w:rsid w:val="003B5377"/>
    <w:rsid w:val="003B540A"/>
    <w:rsid w:val="003B695E"/>
    <w:rsid w:val="003B78B2"/>
    <w:rsid w:val="003B7C40"/>
    <w:rsid w:val="003C06E3"/>
    <w:rsid w:val="003C0D10"/>
    <w:rsid w:val="003C0DEF"/>
    <w:rsid w:val="003C0ED5"/>
    <w:rsid w:val="003C29DE"/>
    <w:rsid w:val="003C340A"/>
    <w:rsid w:val="003C385D"/>
    <w:rsid w:val="003C4A49"/>
    <w:rsid w:val="003C5813"/>
    <w:rsid w:val="003C594B"/>
    <w:rsid w:val="003C59BC"/>
    <w:rsid w:val="003C5E26"/>
    <w:rsid w:val="003C5F48"/>
    <w:rsid w:val="003C66D3"/>
    <w:rsid w:val="003C6CD7"/>
    <w:rsid w:val="003D0BEF"/>
    <w:rsid w:val="003D11C2"/>
    <w:rsid w:val="003D2A68"/>
    <w:rsid w:val="003D2B90"/>
    <w:rsid w:val="003D39FA"/>
    <w:rsid w:val="003D43A2"/>
    <w:rsid w:val="003D5F8A"/>
    <w:rsid w:val="003D6081"/>
    <w:rsid w:val="003D6B54"/>
    <w:rsid w:val="003D77D0"/>
    <w:rsid w:val="003E22B5"/>
    <w:rsid w:val="003E247F"/>
    <w:rsid w:val="003E49B6"/>
    <w:rsid w:val="003E4EA5"/>
    <w:rsid w:val="003E74A0"/>
    <w:rsid w:val="003E7E29"/>
    <w:rsid w:val="003F311A"/>
    <w:rsid w:val="003F3149"/>
    <w:rsid w:val="003F3CAE"/>
    <w:rsid w:val="003F3D46"/>
    <w:rsid w:val="003F43C3"/>
    <w:rsid w:val="003F6B8C"/>
    <w:rsid w:val="003F78D2"/>
    <w:rsid w:val="004005B3"/>
    <w:rsid w:val="00400B56"/>
    <w:rsid w:val="00402837"/>
    <w:rsid w:val="004039E4"/>
    <w:rsid w:val="00404B06"/>
    <w:rsid w:val="004056B3"/>
    <w:rsid w:val="004058DB"/>
    <w:rsid w:val="00407AD0"/>
    <w:rsid w:val="00411059"/>
    <w:rsid w:val="004115DF"/>
    <w:rsid w:val="00412BCB"/>
    <w:rsid w:val="0041355B"/>
    <w:rsid w:val="00413BD5"/>
    <w:rsid w:val="00415865"/>
    <w:rsid w:val="00417743"/>
    <w:rsid w:val="00417A94"/>
    <w:rsid w:val="0042008A"/>
    <w:rsid w:val="00420348"/>
    <w:rsid w:val="0042095B"/>
    <w:rsid w:val="00421892"/>
    <w:rsid w:val="00421939"/>
    <w:rsid w:val="00423605"/>
    <w:rsid w:val="004238EE"/>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612"/>
    <w:rsid w:val="00437DEE"/>
    <w:rsid w:val="00440328"/>
    <w:rsid w:val="00440C5C"/>
    <w:rsid w:val="00440F99"/>
    <w:rsid w:val="00442099"/>
    <w:rsid w:val="00442F6B"/>
    <w:rsid w:val="004431B7"/>
    <w:rsid w:val="00443E31"/>
    <w:rsid w:val="004445D0"/>
    <w:rsid w:val="00446385"/>
    <w:rsid w:val="00446CDA"/>
    <w:rsid w:val="0045002D"/>
    <w:rsid w:val="0045073B"/>
    <w:rsid w:val="00450DD4"/>
    <w:rsid w:val="004529E0"/>
    <w:rsid w:val="00453623"/>
    <w:rsid w:val="004547A0"/>
    <w:rsid w:val="004562DD"/>
    <w:rsid w:val="0045658D"/>
    <w:rsid w:val="004603AD"/>
    <w:rsid w:val="004606EA"/>
    <w:rsid w:val="0046103D"/>
    <w:rsid w:val="004635A8"/>
    <w:rsid w:val="00465158"/>
    <w:rsid w:val="00465904"/>
    <w:rsid w:val="00466E5C"/>
    <w:rsid w:val="00470651"/>
    <w:rsid w:val="00470A16"/>
    <w:rsid w:val="004714A4"/>
    <w:rsid w:val="00472443"/>
    <w:rsid w:val="004727EC"/>
    <w:rsid w:val="0047399A"/>
    <w:rsid w:val="00476013"/>
    <w:rsid w:val="0047699B"/>
    <w:rsid w:val="00477EBD"/>
    <w:rsid w:val="00480240"/>
    <w:rsid w:val="0048027B"/>
    <w:rsid w:val="00480F38"/>
    <w:rsid w:val="00481EE3"/>
    <w:rsid w:val="004827FF"/>
    <w:rsid w:val="00482E8F"/>
    <w:rsid w:val="00483533"/>
    <w:rsid w:val="00483C2C"/>
    <w:rsid w:val="00484736"/>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B0D23"/>
    <w:rsid w:val="004B0EA0"/>
    <w:rsid w:val="004B263A"/>
    <w:rsid w:val="004B3F98"/>
    <w:rsid w:val="004B41BB"/>
    <w:rsid w:val="004B4446"/>
    <w:rsid w:val="004B5DC9"/>
    <w:rsid w:val="004B5FC8"/>
    <w:rsid w:val="004B64D2"/>
    <w:rsid w:val="004C047D"/>
    <w:rsid w:val="004C1571"/>
    <w:rsid w:val="004C2734"/>
    <w:rsid w:val="004C32E0"/>
    <w:rsid w:val="004C3E37"/>
    <w:rsid w:val="004C441A"/>
    <w:rsid w:val="004C473D"/>
    <w:rsid w:val="004C4B69"/>
    <w:rsid w:val="004C4ECA"/>
    <w:rsid w:val="004C58EC"/>
    <w:rsid w:val="004C6E85"/>
    <w:rsid w:val="004C6EF8"/>
    <w:rsid w:val="004C7377"/>
    <w:rsid w:val="004D0F36"/>
    <w:rsid w:val="004D21B4"/>
    <w:rsid w:val="004D378E"/>
    <w:rsid w:val="004D3E77"/>
    <w:rsid w:val="004E05B3"/>
    <w:rsid w:val="004E0F96"/>
    <w:rsid w:val="004E1BAD"/>
    <w:rsid w:val="004E675E"/>
    <w:rsid w:val="004E731E"/>
    <w:rsid w:val="004F0AFE"/>
    <w:rsid w:val="004F30E8"/>
    <w:rsid w:val="004F316D"/>
    <w:rsid w:val="004F46D8"/>
    <w:rsid w:val="004F50D5"/>
    <w:rsid w:val="004F5E48"/>
    <w:rsid w:val="004F60BB"/>
    <w:rsid w:val="004F67B8"/>
    <w:rsid w:val="004F7838"/>
    <w:rsid w:val="005001D6"/>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59E5"/>
    <w:rsid w:val="0051640A"/>
    <w:rsid w:val="00516EF3"/>
    <w:rsid w:val="00517EC5"/>
    <w:rsid w:val="00520976"/>
    <w:rsid w:val="00521CCC"/>
    <w:rsid w:val="00523FB2"/>
    <w:rsid w:val="00524F82"/>
    <w:rsid w:val="00525BAF"/>
    <w:rsid w:val="00526987"/>
    <w:rsid w:val="00526B2B"/>
    <w:rsid w:val="00526DB9"/>
    <w:rsid w:val="0053025C"/>
    <w:rsid w:val="00530A48"/>
    <w:rsid w:val="00530B4E"/>
    <w:rsid w:val="00531CE0"/>
    <w:rsid w:val="00532F25"/>
    <w:rsid w:val="0053407C"/>
    <w:rsid w:val="005348F2"/>
    <w:rsid w:val="005351C5"/>
    <w:rsid w:val="005365A0"/>
    <w:rsid w:val="0053675E"/>
    <w:rsid w:val="00541598"/>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1A05"/>
    <w:rsid w:val="005657BB"/>
    <w:rsid w:val="005662F2"/>
    <w:rsid w:val="005664E3"/>
    <w:rsid w:val="00566ACC"/>
    <w:rsid w:val="00570758"/>
    <w:rsid w:val="00570979"/>
    <w:rsid w:val="005711D2"/>
    <w:rsid w:val="00572533"/>
    <w:rsid w:val="00574D9C"/>
    <w:rsid w:val="00575065"/>
    <w:rsid w:val="00575088"/>
    <w:rsid w:val="005773AA"/>
    <w:rsid w:val="0058058B"/>
    <w:rsid w:val="00580786"/>
    <w:rsid w:val="005818F1"/>
    <w:rsid w:val="00582B73"/>
    <w:rsid w:val="00584C2F"/>
    <w:rsid w:val="00586E3E"/>
    <w:rsid w:val="0058736B"/>
    <w:rsid w:val="00587C5C"/>
    <w:rsid w:val="005904D4"/>
    <w:rsid w:val="00590A60"/>
    <w:rsid w:val="0059219F"/>
    <w:rsid w:val="0059545D"/>
    <w:rsid w:val="00595699"/>
    <w:rsid w:val="005967FD"/>
    <w:rsid w:val="00597522"/>
    <w:rsid w:val="005A1E9D"/>
    <w:rsid w:val="005A1FD8"/>
    <w:rsid w:val="005A20D3"/>
    <w:rsid w:val="005A219E"/>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0DDD"/>
    <w:rsid w:val="005E0E06"/>
    <w:rsid w:val="005E2D95"/>
    <w:rsid w:val="005E5626"/>
    <w:rsid w:val="005E6BD5"/>
    <w:rsid w:val="005E759A"/>
    <w:rsid w:val="005F05CD"/>
    <w:rsid w:val="005F0601"/>
    <w:rsid w:val="005F0FDA"/>
    <w:rsid w:val="005F1CBA"/>
    <w:rsid w:val="005F270A"/>
    <w:rsid w:val="005F2755"/>
    <w:rsid w:val="005F3830"/>
    <w:rsid w:val="005F55D0"/>
    <w:rsid w:val="005F6ACC"/>
    <w:rsid w:val="005F6DBB"/>
    <w:rsid w:val="005F70C2"/>
    <w:rsid w:val="005F7219"/>
    <w:rsid w:val="005F7492"/>
    <w:rsid w:val="006003F3"/>
    <w:rsid w:val="0060077E"/>
    <w:rsid w:val="00602BAC"/>
    <w:rsid w:val="00604C26"/>
    <w:rsid w:val="006051D5"/>
    <w:rsid w:val="00605AEC"/>
    <w:rsid w:val="00606569"/>
    <w:rsid w:val="00611000"/>
    <w:rsid w:val="00611C63"/>
    <w:rsid w:val="00611D8B"/>
    <w:rsid w:val="0061209D"/>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BB"/>
    <w:rsid w:val="00662422"/>
    <w:rsid w:val="006629DA"/>
    <w:rsid w:val="00662DAD"/>
    <w:rsid w:val="0066383A"/>
    <w:rsid w:val="00664040"/>
    <w:rsid w:val="006657FA"/>
    <w:rsid w:val="00665ABA"/>
    <w:rsid w:val="00666A2A"/>
    <w:rsid w:val="00666BD5"/>
    <w:rsid w:val="00667C27"/>
    <w:rsid w:val="0067011B"/>
    <w:rsid w:val="0067061E"/>
    <w:rsid w:val="00670875"/>
    <w:rsid w:val="006726E1"/>
    <w:rsid w:val="0067382B"/>
    <w:rsid w:val="00673FA0"/>
    <w:rsid w:val="0067407F"/>
    <w:rsid w:val="00675974"/>
    <w:rsid w:val="00675BFF"/>
    <w:rsid w:val="00677A1F"/>
    <w:rsid w:val="00677C2C"/>
    <w:rsid w:val="006816B6"/>
    <w:rsid w:val="00681EA9"/>
    <w:rsid w:val="006828EE"/>
    <w:rsid w:val="006831EC"/>
    <w:rsid w:val="0068366B"/>
    <w:rsid w:val="00683730"/>
    <w:rsid w:val="00683FF0"/>
    <w:rsid w:val="006846CF"/>
    <w:rsid w:val="0068565E"/>
    <w:rsid w:val="0068578D"/>
    <w:rsid w:val="00685EA4"/>
    <w:rsid w:val="00685F63"/>
    <w:rsid w:val="0068702A"/>
    <w:rsid w:val="00691B11"/>
    <w:rsid w:val="0069290C"/>
    <w:rsid w:val="00694026"/>
    <w:rsid w:val="006948A0"/>
    <w:rsid w:val="006948ED"/>
    <w:rsid w:val="00695A96"/>
    <w:rsid w:val="00697232"/>
    <w:rsid w:val="00697AA6"/>
    <w:rsid w:val="006A1201"/>
    <w:rsid w:val="006A16FC"/>
    <w:rsid w:val="006A1A19"/>
    <w:rsid w:val="006A35A4"/>
    <w:rsid w:val="006A4556"/>
    <w:rsid w:val="006A45FD"/>
    <w:rsid w:val="006A52F0"/>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6ACA"/>
    <w:rsid w:val="006C7736"/>
    <w:rsid w:val="006D1430"/>
    <w:rsid w:val="006D3CDB"/>
    <w:rsid w:val="006D54EC"/>
    <w:rsid w:val="006D56C6"/>
    <w:rsid w:val="006D5A06"/>
    <w:rsid w:val="006D6136"/>
    <w:rsid w:val="006D6B5C"/>
    <w:rsid w:val="006D6D9D"/>
    <w:rsid w:val="006D7052"/>
    <w:rsid w:val="006D7D84"/>
    <w:rsid w:val="006E00EA"/>
    <w:rsid w:val="006E076F"/>
    <w:rsid w:val="006E0C45"/>
    <w:rsid w:val="006E1764"/>
    <w:rsid w:val="006E17A1"/>
    <w:rsid w:val="006E1997"/>
    <w:rsid w:val="006E2666"/>
    <w:rsid w:val="006E2C24"/>
    <w:rsid w:val="006E3D8E"/>
    <w:rsid w:val="006E3E73"/>
    <w:rsid w:val="006E432C"/>
    <w:rsid w:val="006E53E6"/>
    <w:rsid w:val="006E6599"/>
    <w:rsid w:val="006E6959"/>
    <w:rsid w:val="006E6A5A"/>
    <w:rsid w:val="006E7B61"/>
    <w:rsid w:val="006E7BC1"/>
    <w:rsid w:val="006F0FB2"/>
    <w:rsid w:val="006F442A"/>
    <w:rsid w:val="006F5278"/>
    <w:rsid w:val="006F5834"/>
    <w:rsid w:val="006F60FC"/>
    <w:rsid w:val="006F7000"/>
    <w:rsid w:val="006F7173"/>
    <w:rsid w:val="006F74AB"/>
    <w:rsid w:val="006F7F80"/>
    <w:rsid w:val="00700FCF"/>
    <w:rsid w:val="007011F3"/>
    <w:rsid w:val="00701697"/>
    <w:rsid w:val="00701A03"/>
    <w:rsid w:val="00702892"/>
    <w:rsid w:val="00702B0B"/>
    <w:rsid w:val="00702F6E"/>
    <w:rsid w:val="007034D5"/>
    <w:rsid w:val="0070357E"/>
    <w:rsid w:val="00704AA0"/>
    <w:rsid w:val="0070633C"/>
    <w:rsid w:val="00706DFB"/>
    <w:rsid w:val="00707818"/>
    <w:rsid w:val="007101EB"/>
    <w:rsid w:val="007102B0"/>
    <w:rsid w:val="00710328"/>
    <w:rsid w:val="00711579"/>
    <w:rsid w:val="007125A4"/>
    <w:rsid w:val="00713298"/>
    <w:rsid w:val="007144E6"/>
    <w:rsid w:val="007163A0"/>
    <w:rsid w:val="00716C0D"/>
    <w:rsid w:val="00716D1F"/>
    <w:rsid w:val="0071748E"/>
    <w:rsid w:val="00717775"/>
    <w:rsid w:val="00717A35"/>
    <w:rsid w:val="00720C6C"/>
    <w:rsid w:val="00720E46"/>
    <w:rsid w:val="007239AF"/>
    <w:rsid w:val="00724F09"/>
    <w:rsid w:val="00726082"/>
    <w:rsid w:val="0073156A"/>
    <w:rsid w:val="007323C6"/>
    <w:rsid w:val="00734EEE"/>
    <w:rsid w:val="00735BA2"/>
    <w:rsid w:val="00735C01"/>
    <w:rsid w:val="00736F6B"/>
    <w:rsid w:val="0073703E"/>
    <w:rsid w:val="00740324"/>
    <w:rsid w:val="00740AE8"/>
    <w:rsid w:val="00741905"/>
    <w:rsid w:val="00741BDF"/>
    <w:rsid w:val="00742425"/>
    <w:rsid w:val="00743248"/>
    <w:rsid w:val="007438EC"/>
    <w:rsid w:val="0074462F"/>
    <w:rsid w:val="00744BC7"/>
    <w:rsid w:val="00745FCC"/>
    <w:rsid w:val="007467F1"/>
    <w:rsid w:val="00747A6E"/>
    <w:rsid w:val="0075050D"/>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996"/>
    <w:rsid w:val="007979F0"/>
    <w:rsid w:val="007A0376"/>
    <w:rsid w:val="007A0878"/>
    <w:rsid w:val="007A0C6A"/>
    <w:rsid w:val="007A1293"/>
    <w:rsid w:val="007A1A02"/>
    <w:rsid w:val="007A2E02"/>
    <w:rsid w:val="007A4081"/>
    <w:rsid w:val="007A42B2"/>
    <w:rsid w:val="007A5AE7"/>
    <w:rsid w:val="007A6846"/>
    <w:rsid w:val="007A796F"/>
    <w:rsid w:val="007B1440"/>
    <w:rsid w:val="007B1ED3"/>
    <w:rsid w:val="007B3C32"/>
    <w:rsid w:val="007B45AF"/>
    <w:rsid w:val="007B4630"/>
    <w:rsid w:val="007B5F7E"/>
    <w:rsid w:val="007B6735"/>
    <w:rsid w:val="007B6745"/>
    <w:rsid w:val="007B6F76"/>
    <w:rsid w:val="007B77BD"/>
    <w:rsid w:val="007B787B"/>
    <w:rsid w:val="007B7CC0"/>
    <w:rsid w:val="007C0816"/>
    <w:rsid w:val="007C0C67"/>
    <w:rsid w:val="007C2394"/>
    <w:rsid w:val="007C246B"/>
    <w:rsid w:val="007C46DF"/>
    <w:rsid w:val="007C4771"/>
    <w:rsid w:val="007C4B6A"/>
    <w:rsid w:val="007C5572"/>
    <w:rsid w:val="007C6897"/>
    <w:rsid w:val="007C7B87"/>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F013A"/>
    <w:rsid w:val="007F1FB9"/>
    <w:rsid w:val="007F2CDC"/>
    <w:rsid w:val="007F3D6A"/>
    <w:rsid w:val="007F710B"/>
    <w:rsid w:val="007F78E8"/>
    <w:rsid w:val="00802EAF"/>
    <w:rsid w:val="00802EB6"/>
    <w:rsid w:val="008032AA"/>
    <w:rsid w:val="0080390E"/>
    <w:rsid w:val="00807C27"/>
    <w:rsid w:val="008106AA"/>
    <w:rsid w:val="008112AE"/>
    <w:rsid w:val="008116C8"/>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3FD"/>
    <w:rsid w:val="008357D3"/>
    <w:rsid w:val="00835B6E"/>
    <w:rsid w:val="008368C2"/>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681"/>
    <w:rsid w:val="00855528"/>
    <w:rsid w:val="008563C5"/>
    <w:rsid w:val="008564C4"/>
    <w:rsid w:val="00856EB0"/>
    <w:rsid w:val="00857B1F"/>
    <w:rsid w:val="00860C63"/>
    <w:rsid w:val="00860DAE"/>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332E"/>
    <w:rsid w:val="0087380F"/>
    <w:rsid w:val="008748E3"/>
    <w:rsid w:val="00876AA1"/>
    <w:rsid w:val="00884998"/>
    <w:rsid w:val="00884C58"/>
    <w:rsid w:val="008857A5"/>
    <w:rsid w:val="00885F69"/>
    <w:rsid w:val="0088670D"/>
    <w:rsid w:val="00886CCA"/>
    <w:rsid w:val="0088716A"/>
    <w:rsid w:val="00887AE7"/>
    <w:rsid w:val="008909C5"/>
    <w:rsid w:val="008909CA"/>
    <w:rsid w:val="00892804"/>
    <w:rsid w:val="00892DCF"/>
    <w:rsid w:val="0089499C"/>
    <w:rsid w:val="00894C15"/>
    <w:rsid w:val="00895A55"/>
    <w:rsid w:val="008964D1"/>
    <w:rsid w:val="008972BA"/>
    <w:rsid w:val="008A173C"/>
    <w:rsid w:val="008A19E7"/>
    <w:rsid w:val="008A1F9E"/>
    <w:rsid w:val="008A240D"/>
    <w:rsid w:val="008A35D5"/>
    <w:rsid w:val="008A3A3F"/>
    <w:rsid w:val="008A50AC"/>
    <w:rsid w:val="008A54F2"/>
    <w:rsid w:val="008A7646"/>
    <w:rsid w:val="008B1D8A"/>
    <w:rsid w:val="008B2122"/>
    <w:rsid w:val="008B2C2B"/>
    <w:rsid w:val="008B3820"/>
    <w:rsid w:val="008B4223"/>
    <w:rsid w:val="008B4391"/>
    <w:rsid w:val="008B502C"/>
    <w:rsid w:val="008B7731"/>
    <w:rsid w:val="008B792C"/>
    <w:rsid w:val="008C175C"/>
    <w:rsid w:val="008C2026"/>
    <w:rsid w:val="008C30BB"/>
    <w:rsid w:val="008C468C"/>
    <w:rsid w:val="008C4C0F"/>
    <w:rsid w:val="008C51A2"/>
    <w:rsid w:val="008C69B9"/>
    <w:rsid w:val="008C7E2D"/>
    <w:rsid w:val="008D086D"/>
    <w:rsid w:val="008D12C9"/>
    <w:rsid w:val="008D2242"/>
    <w:rsid w:val="008D2BE9"/>
    <w:rsid w:val="008D3FC9"/>
    <w:rsid w:val="008D43E2"/>
    <w:rsid w:val="008D473A"/>
    <w:rsid w:val="008D4D54"/>
    <w:rsid w:val="008D4D9D"/>
    <w:rsid w:val="008D579B"/>
    <w:rsid w:val="008D7292"/>
    <w:rsid w:val="008D779D"/>
    <w:rsid w:val="008E09E2"/>
    <w:rsid w:val="008E22CD"/>
    <w:rsid w:val="008E3375"/>
    <w:rsid w:val="008E3AEB"/>
    <w:rsid w:val="008E5811"/>
    <w:rsid w:val="008E5C84"/>
    <w:rsid w:val="008E631E"/>
    <w:rsid w:val="008E6610"/>
    <w:rsid w:val="008E6676"/>
    <w:rsid w:val="008F073E"/>
    <w:rsid w:val="008F1FA3"/>
    <w:rsid w:val="008F287A"/>
    <w:rsid w:val="008F2991"/>
    <w:rsid w:val="008F30D2"/>
    <w:rsid w:val="008F30D5"/>
    <w:rsid w:val="008F42D4"/>
    <w:rsid w:val="008F4839"/>
    <w:rsid w:val="008F4FC9"/>
    <w:rsid w:val="008F5007"/>
    <w:rsid w:val="008F762A"/>
    <w:rsid w:val="008F7B5B"/>
    <w:rsid w:val="008F7E19"/>
    <w:rsid w:val="009019A9"/>
    <w:rsid w:val="009019D6"/>
    <w:rsid w:val="00901AD3"/>
    <w:rsid w:val="009025C3"/>
    <w:rsid w:val="00902738"/>
    <w:rsid w:val="00903ED2"/>
    <w:rsid w:val="00903F3D"/>
    <w:rsid w:val="00904242"/>
    <w:rsid w:val="00904753"/>
    <w:rsid w:val="00905238"/>
    <w:rsid w:val="009055C0"/>
    <w:rsid w:val="009059BA"/>
    <w:rsid w:val="00905FDE"/>
    <w:rsid w:val="00910908"/>
    <w:rsid w:val="00910F20"/>
    <w:rsid w:val="00911800"/>
    <w:rsid w:val="0091180D"/>
    <w:rsid w:val="00911BA8"/>
    <w:rsid w:val="00912C20"/>
    <w:rsid w:val="00912E80"/>
    <w:rsid w:val="00915692"/>
    <w:rsid w:val="00915D96"/>
    <w:rsid w:val="00916831"/>
    <w:rsid w:val="00916CFA"/>
    <w:rsid w:val="009214C8"/>
    <w:rsid w:val="00921666"/>
    <w:rsid w:val="00921778"/>
    <w:rsid w:val="0092201A"/>
    <w:rsid w:val="009245CD"/>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E49"/>
    <w:rsid w:val="00941F1A"/>
    <w:rsid w:val="00942BAC"/>
    <w:rsid w:val="00943651"/>
    <w:rsid w:val="00944302"/>
    <w:rsid w:val="00946D43"/>
    <w:rsid w:val="00946E12"/>
    <w:rsid w:val="00950230"/>
    <w:rsid w:val="00951567"/>
    <w:rsid w:val="00953682"/>
    <w:rsid w:val="00954E05"/>
    <w:rsid w:val="0095760C"/>
    <w:rsid w:val="00957CD0"/>
    <w:rsid w:val="009609C8"/>
    <w:rsid w:val="00961EA9"/>
    <w:rsid w:val="00962A9E"/>
    <w:rsid w:val="00964668"/>
    <w:rsid w:val="009650AD"/>
    <w:rsid w:val="00965298"/>
    <w:rsid w:val="0096598E"/>
    <w:rsid w:val="009659AE"/>
    <w:rsid w:val="009671D0"/>
    <w:rsid w:val="00972B78"/>
    <w:rsid w:val="00973351"/>
    <w:rsid w:val="0097372E"/>
    <w:rsid w:val="00973C8E"/>
    <w:rsid w:val="00974C17"/>
    <w:rsid w:val="0097519C"/>
    <w:rsid w:val="00975BAF"/>
    <w:rsid w:val="00976EFE"/>
    <w:rsid w:val="0097756A"/>
    <w:rsid w:val="0098078A"/>
    <w:rsid w:val="00981B99"/>
    <w:rsid w:val="00981ED9"/>
    <w:rsid w:val="00983B56"/>
    <w:rsid w:val="009848A9"/>
    <w:rsid w:val="00984B36"/>
    <w:rsid w:val="00985FDE"/>
    <w:rsid w:val="009863B5"/>
    <w:rsid w:val="00987411"/>
    <w:rsid w:val="009955B6"/>
    <w:rsid w:val="009975BF"/>
    <w:rsid w:val="009A078F"/>
    <w:rsid w:val="009A4E4E"/>
    <w:rsid w:val="009A503F"/>
    <w:rsid w:val="009B3187"/>
    <w:rsid w:val="009B364C"/>
    <w:rsid w:val="009B3823"/>
    <w:rsid w:val="009B4BBF"/>
    <w:rsid w:val="009B6299"/>
    <w:rsid w:val="009B7B2D"/>
    <w:rsid w:val="009C0179"/>
    <w:rsid w:val="009C2465"/>
    <w:rsid w:val="009C248D"/>
    <w:rsid w:val="009C2CD4"/>
    <w:rsid w:val="009C3574"/>
    <w:rsid w:val="009C462C"/>
    <w:rsid w:val="009C46A9"/>
    <w:rsid w:val="009C7AC2"/>
    <w:rsid w:val="009D1AB1"/>
    <w:rsid w:val="009D1FC6"/>
    <w:rsid w:val="009D2CEC"/>
    <w:rsid w:val="009D2F6C"/>
    <w:rsid w:val="009D4370"/>
    <w:rsid w:val="009D6487"/>
    <w:rsid w:val="009D6BF1"/>
    <w:rsid w:val="009D72F6"/>
    <w:rsid w:val="009D7449"/>
    <w:rsid w:val="009E035E"/>
    <w:rsid w:val="009E1697"/>
    <w:rsid w:val="009E2B32"/>
    <w:rsid w:val="009E39CB"/>
    <w:rsid w:val="009E4232"/>
    <w:rsid w:val="009E5A95"/>
    <w:rsid w:val="009E602A"/>
    <w:rsid w:val="009E6699"/>
    <w:rsid w:val="009E7A51"/>
    <w:rsid w:val="009F00CD"/>
    <w:rsid w:val="009F12F2"/>
    <w:rsid w:val="009F17CF"/>
    <w:rsid w:val="009F42BC"/>
    <w:rsid w:val="009F4A58"/>
    <w:rsid w:val="009F5C83"/>
    <w:rsid w:val="009F615B"/>
    <w:rsid w:val="009F6321"/>
    <w:rsid w:val="009F7D3E"/>
    <w:rsid w:val="00A00332"/>
    <w:rsid w:val="00A00CAA"/>
    <w:rsid w:val="00A01495"/>
    <w:rsid w:val="00A03545"/>
    <w:rsid w:val="00A049B5"/>
    <w:rsid w:val="00A04B2D"/>
    <w:rsid w:val="00A067C6"/>
    <w:rsid w:val="00A06C2B"/>
    <w:rsid w:val="00A10411"/>
    <w:rsid w:val="00A1063B"/>
    <w:rsid w:val="00A10C01"/>
    <w:rsid w:val="00A10D4F"/>
    <w:rsid w:val="00A10FCD"/>
    <w:rsid w:val="00A111B0"/>
    <w:rsid w:val="00A114BD"/>
    <w:rsid w:val="00A119EC"/>
    <w:rsid w:val="00A124F3"/>
    <w:rsid w:val="00A1343F"/>
    <w:rsid w:val="00A13BC3"/>
    <w:rsid w:val="00A166CA"/>
    <w:rsid w:val="00A16BCF"/>
    <w:rsid w:val="00A16D22"/>
    <w:rsid w:val="00A17724"/>
    <w:rsid w:val="00A20A34"/>
    <w:rsid w:val="00A210B8"/>
    <w:rsid w:val="00A2191C"/>
    <w:rsid w:val="00A2260A"/>
    <w:rsid w:val="00A23F13"/>
    <w:rsid w:val="00A2442C"/>
    <w:rsid w:val="00A24DEC"/>
    <w:rsid w:val="00A250B4"/>
    <w:rsid w:val="00A27AE5"/>
    <w:rsid w:val="00A30FA9"/>
    <w:rsid w:val="00A31581"/>
    <w:rsid w:val="00A321FA"/>
    <w:rsid w:val="00A33BD2"/>
    <w:rsid w:val="00A34379"/>
    <w:rsid w:val="00A36529"/>
    <w:rsid w:val="00A37B5A"/>
    <w:rsid w:val="00A37EF7"/>
    <w:rsid w:val="00A4331F"/>
    <w:rsid w:val="00A44DBF"/>
    <w:rsid w:val="00A44FD7"/>
    <w:rsid w:val="00A45142"/>
    <w:rsid w:val="00A45E51"/>
    <w:rsid w:val="00A46776"/>
    <w:rsid w:val="00A47EF0"/>
    <w:rsid w:val="00A50B97"/>
    <w:rsid w:val="00A53607"/>
    <w:rsid w:val="00A53C6A"/>
    <w:rsid w:val="00A53F8C"/>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8C5"/>
    <w:rsid w:val="00A84CC1"/>
    <w:rsid w:val="00A84D45"/>
    <w:rsid w:val="00A8500E"/>
    <w:rsid w:val="00A85887"/>
    <w:rsid w:val="00A86225"/>
    <w:rsid w:val="00A927A2"/>
    <w:rsid w:val="00A9290D"/>
    <w:rsid w:val="00A93E50"/>
    <w:rsid w:val="00A94191"/>
    <w:rsid w:val="00A9484A"/>
    <w:rsid w:val="00A949D1"/>
    <w:rsid w:val="00A9510B"/>
    <w:rsid w:val="00A9530A"/>
    <w:rsid w:val="00A95659"/>
    <w:rsid w:val="00A9590A"/>
    <w:rsid w:val="00A959D6"/>
    <w:rsid w:val="00A97A9A"/>
    <w:rsid w:val="00AA0004"/>
    <w:rsid w:val="00AA0C49"/>
    <w:rsid w:val="00AA1BD5"/>
    <w:rsid w:val="00AA1CD1"/>
    <w:rsid w:val="00AA22D6"/>
    <w:rsid w:val="00AA2C20"/>
    <w:rsid w:val="00AA6547"/>
    <w:rsid w:val="00AA6E18"/>
    <w:rsid w:val="00AA7569"/>
    <w:rsid w:val="00AB113C"/>
    <w:rsid w:val="00AB12AF"/>
    <w:rsid w:val="00AB1788"/>
    <w:rsid w:val="00AB2910"/>
    <w:rsid w:val="00AB2D72"/>
    <w:rsid w:val="00AB48FD"/>
    <w:rsid w:val="00AB56A9"/>
    <w:rsid w:val="00AB5C5D"/>
    <w:rsid w:val="00AB692B"/>
    <w:rsid w:val="00AB6B4D"/>
    <w:rsid w:val="00AB6FDB"/>
    <w:rsid w:val="00AB71E9"/>
    <w:rsid w:val="00AB7CF8"/>
    <w:rsid w:val="00AC0C9E"/>
    <w:rsid w:val="00AC155E"/>
    <w:rsid w:val="00AC15EE"/>
    <w:rsid w:val="00AC1FDF"/>
    <w:rsid w:val="00AC2E40"/>
    <w:rsid w:val="00AC327F"/>
    <w:rsid w:val="00AC4329"/>
    <w:rsid w:val="00AC68AB"/>
    <w:rsid w:val="00AC6951"/>
    <w:rsid w:val="00AD11AA"/>
    <w:rsid w:val="00AD16FF"/>
    <w:rsid w:val="00AD2824"/>
    <w:rsid w:val="00AD2A66"/>
    <w:rsid w:val="00AD5FF9"/>
    <w:rsid w:val="00AD6180"/>
    <w:rsid w:val="00AD6C04"/>
    <w:rsid w:val="00AD757C"/>
    <w:rsid w:val="00AD7DEE"/>
    <w:rsid w:val="00AE3195"/>
    <w:rsid w:val="00AE34CC"/>
    <w:rsid w:val="00AE403F"/>
    <w:rsid w:val="00AE4599"/>
    <w:rsid w:val="00AE4694"/>
    <w:rsid w:val="00AE51D3"/>
    <w:rsid w:val="00AE7E16"/>
    <w:rsid w:val="00AE7E4E"/>
    <w:rsid w:val="00AF0166"/>
    <w:rsid w:val="00AF0B40"/>
    <w:rsid w:val="00AF2464"/>
    <w:rsid w:val="00AF2A48"/>
    <w:rsid w:val="00AF7BE5"/>
    <w:rsid w:val="00B01415"/>
    <w:rsid w:val="00B015CF"/>
    <w:rsid w:val="00B02704"/>
    <w:rsid w:val="00B02EAB"/>
    <w:rsid w:val="00B030BF"/>
    <w:rsid w:val="00B033AC"/>
    <w:rsid w:val="00B03E24"/>
    <w:rsid w:val="00B0544E"/>
    <w:rsid w:val="00B06F83"/>
    <w:rsid w:val="00B079B5"/>
    <w:rsid w:val="00B1060C"/>
    <w:rsid w:val="00B108EA"/>
    <w:rsid w:val="00B10F8F"/>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EE3"/>
    <w:rsid w:val="00B232F1"/>
    <w:rsid w:val="00B238EA"/>
    <w:rsid w:val="00B25DCF"/>
    <w:rsid w:val="00B27D7C"/>
    <w:rsid w:val="00B30595"/>
    <w:rsid w:val="00B31220"/>
    <w:rsid w:val="00B33167"/>
    <w:rsid w:val="00B34154"/>
    <w:rsid w:val="00B34354"/>
    <w:rsid w:val="00B35BFC"/>
    <w:rsid w:val="00B35D7A"/>
    <w:rsid w:val="00B35EF9"/>
    <w:rsid w:val="00B3756E"/>
    <w:rsid w:val="00B375DE"/>
    <w:rsid w:val="00B3762A"/>
    <w:rsid w:val="00B41D05"/>
    <w:rsid w:val="00B42DDB"/>
    <w:rsid w:val="00B43398"/>
    <w:rsid w:val="00B444A0"/>
    <w:rsid w:val="00B462FA"/>
    <w:rsid w:val="00B46732"/>
    <w:rsid w:val="00B46FA9"/>
    <w:rsid w:val="00B47627"/>
    <w:rsid w:val="00B478D9"/>
    <w:rsid w:val="00B51267"/>
    <w:rsid w:val="00B51B38"/>
    <w:rsid w:val="00B52A39"/>
    <w:rsid w:val="00B52FB6"/>
    <w:rsid w:val="00B555C0"/>
    <w:rsid w:val="00B55685"/>
    <w:rsid w:val="00B55831"/>
    <w:rsid w:val="00B561EC"/>
    <w:rsid w:val="00B5695E"/>
    <w:rsid w:val="00B56F20"/>
    <w:rsid w:val="00B57847"/>
    <w:rsid w:val="00B6157F"/>
    <w:rsid w:val="00B616EA"/>
    <w:rsid w:val="00B61E81"/>
    <w:rsid w:val="00B63577"/>
    <w:rsid w:val="00B6373C"/>
    <w:rsid w:val="00B6373F"/>
    <w:rsid w:val="00B65BA1"/>
    <w:rsid w:val="00B66042"/>
    <w:rsid w:val="00B70556"/>
    <w:rsid w:val="00B712E4"/>
    <w:rsid w:val="00B7131D"/>
    <w:rsid w:val="00B73AE4"/>
    <w:rsid w:val="00B75422"/>
    <w:rsid w:val="00B76636"/>
    <w:rsid w:val="00B76AAF"/>
    <w:rsid w:val="00B77B87"/>
    <w:rsid w:val="00B8089B"/>
    <w:rsid w:val="00B811D8"/>
    <w:rsid w:val="00B8169A"/>
    <w:rsid w:val="00B816A5"/>
    <w:rsid w:val="00B8233F"/>
    <w:rsid w:val="00B823D6"/>
    <w:rsid w:val="00B8540C"/>
    <w:rsid w:val="00B902DC"/>
    <w:rsid w:val="00B9185E"/>
    <w:rsid w:val="00B91DD5"/>
    <w:rsid w:val="00B9257D"/>
    <w:rsid w:val="00B927A9"/>
    <w:rsid w:val="00B92913"/>
    <w:rsid w:val="00B92BA7"/>
    <w:rsid w:val="00B95478"/>
    <w:rsid w:val="00BA0154"/>
    <w:rsid w:val="00BA15E8"/>
    <w:rsid w:val="00BA2993"/>
    <w:rsid w:val="00BA2AB4"/>
    <w:rsid w:val="00BA2E48"/>
    <w:rsid w:val="00BA3297"/>
    <w:rsid w:val="00BA3328"/>
    <w:rsid w:val="00BA3DEF"/>
    <w:rsid w:val="00BA4FFC"/>
    <w:rsid w:val="00BA50F6"/>
    <w:rsid w:val="00BA5190"/>
    <w:rsid w:val="00BA5263"/>
    <w:rsid w:val="00BA574E"/>
    <w:rsid w:val="00BA58A0"/>
    <w:rsid w:val="00BA5D7B"/>
    <w:rsid w:val="00BA6F0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3067"/>
    <w:rsid w:val="00BC68E2"/>
    <w:rsid w:val="00BD0C31"/>
    <w:rsid w:val="00BD0E1B"/>
    <w:rsid w:val="00BD164A"/>
    <w:rsid w:val="00BD1DEE"/>
    <w:rsid w:val="00BD1FA6"/>
    <w:rsid w:val="00BD3F2C"/>
    <w:rsid w:val="00BD4711"/>
    <w:rsid w:val="00BD58F3"/>
    <w:rsid w:val="00BD68E0"/>
    <w:rsid w:val="00BD752A"/>
    <w:rsid w:val="00BD7C6E"/>
    <w:rsid w:val="00BE06BF"/>
    <w:rsid w:val="00BE087E"/>
    <w:rsid w:val="00BE1000"/>
    <w:rsid w:val="00BE1733"/>
    <w:rsid w:val="00BE1CB4"/>
    <w:rsid w:val="00BE4369"/>
    <w:rsid w:val="00BE5AFE"/>
    <w:rsid w:val="00BE6B60"/>
    <w:rsid w:val="00BE6C95"/>
    <w:rsid w:val="00BE7979"/>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53F6"/>
    <w:rsid w:val="00C45C0D"/>
    <w:rsid w:val="00C45C1E"/>
    <w:rsid w:val="00C45F0A"/>
    <w:rsid w:val="00C46193"/>
    <w:rsid w:val="00C4644C"/>
    <w:rsid w:val="00C51067"/>
    <w:rsid w:val="00C51A20"/>
    <w:rsid w:val="00C53741"/>
    <w:rsid w:val="00C55F66"/>
    <w:rsid w:val="00C57ABC"/>
    <w:rsid w:val="00C57DED"/>
    <w:rsid w:val="00C602EF"/>
    <w:rsid w:val="00C60A7D"/>
    <w:rsid w:val="00C60D84"/>
    <w:rsid w:val="00C62620"/>
    <w:rsid w:val="00C62C09"/>
    <w:rsid w:val="00C62EF9"/>
    <w:rsid w:val="00C631A5"/>
    <w:rsid w:val="00C635E9"/>
    <w:rsid w:val="00C6393F"/>
    <w:rsid w:val="00C6578B"/>
    <w:rsid w:val="00C665AB"/>
    <w:rsid w:val="00C70C4E"/>
    <w:rsid w:val="00C7660D"/>
    <w:rsid w:val="00C76742"/>
    <w:rsid w:val="00C76B51"/>
    <w:rsid w:val="00C76C8B"/>
    <w:rsid w:val="00C7760E"/>
    <w:rsid w:val="00C779E0"/>
    <w:rsid w:val="00C77A31"/>
    <w:rsid w:val="00C80379"/>
    <w:rsid w:val="00C823E2"/>
    <w:rsid w:val="00C82F33"/>
    <w:rsid w:val="00C841B9"/>
    <w:rsid w:val="00C844F6"/>
    <w:rsid w:val="00C847C7"/>
    <w:rsid w:val="00C84893"/>
    <w:rsid w:val="00C87C8C"/>
    <w:rsid w:val="00C910A9"/>
    <w:rsid w:val="00C91FEF"/>
    <w:rsid w:val="00C94919"/>
    <w:rsid w:val="00C94BD1"/>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13C4"/>
    <w:rsid w:val="00CB175B"/>
    <w:rsid w:val="00CB1C42"/>
    <w:rsid w:val="00CB2231"/>
    <w:rsid w:val="00CB2C1B"/>
    <w:rsid w:val="00CB3DE4"/>
    <w:rsid w:val="00CC0DF3"/>
    <w:rsid w:val="00CC1038"/>
    <w:rsid w:val="00CC119E"/>
    <w:rsid w:val="00CC1522"/>
    <w:rsid w:val="00CC1814"/>
    <w:rsid w:val="00CC19E5"/>
    <w:rsid w:val="00CC245E"/>
    <w:rsid w:val="00CC432C"/>
    <w:rsid w:val="00CC4BC0"/>
    <w:rsid w:val="00CC4D7D"/>
    <w:rsid w:val="00CC5E62"/>
    <w:rsid w:val="00CD035D"/>
    <w:rsid w:val="00CD114C"/>
    <w:rsid w:val="00CD2697"/>
    <w:rsid w:val="00CD2742"/>
    <w:rsid w:val="00CD330D"/>
    <w:rsid w:val="00CD3798"/>
    <w:rsid w:val="00CD717E"/>
    <w:rsid w:val="00CE101B"/>
    <w:rsid w:val="00CE1420"/>
    <w:rsid w:val="00CE17B7"/>
    <w:rsid w:val="00CE1A2D"/>
    <w:rsid w:val="00CE4134"/>
    <w:rsid w:val="00CE68A6"/>
    <w:rsid w:val="00CE69DD"/>
    <w:rsid w:val="00CE747D"/>
    <w:rsid w:val="00CE77C4"/>
    <w:rsid w:val="00CE788E"/>
    <w:rsid w:val="00CF00B8"/>
    <w:rsid w:val="00CF0B33"/>
    <w:rsid w:val="00CF1C8F"/>
    <w:rsid w:val="00CF27CF"/>
    <w:rsid w:val="00CF388A"/>
    <w:rsid w:val="00CF3D91"/>
    <w:rsid w:val="00CF4305"/>
    <w:rsid w:val="00CF6940"/>
    <w:rsid w:val="00CF7C7A"/>
    <w:rsid w:val="00CF7FAC"/>
    <w:rsid w:val="00D006D9"/>
    <w:rsid w:val="00D01531"/>
    <w:rsid w:val="00D018AF"/>
    <w:rsid w:val="00D028A7"/>
    <w:rsid w:val="00D02AA8"/>
    <w:rsid w:val="00D02D3B"/>
    <w:rsid w:val="00D038BC"/>
    <w:rsid w:val="00D03BD7"/>
    <w:rsid w:val="00D03DC5"/>
    <w:rsid w:val="00D04FDF"/>
    <w:rsid w:val="00D056A5"/>
    <w:rsid w:val="00D07030"/>
    <w:rsid w:val="00D07210"/>
    <w:rsid w:val="00D11B9B"/>
    <w:rsid w:val="00D12477"/>
    <w:rsid w:val="00D131F0"/>
    <w:rsid w:val="00D14131"/>
    <w:rsid w:val="00D14136"/>
    <w:rsid w:val="00D14C93"/>
    <w:rsid w:val="00D15245"/>
    <w:rsid w:val="00D15CD4"/>
    <w:rsid w:val="00D161C6"/>
    <w:rsid w:val="00D16671"/>
    <w:rsid w:val="00D179F5"/>
    <w:rsid w:val="00D20D2C"/>
    <w:rsid w:val="00D20D37"/>
    <w:rsid w:val="00D2117F"/>
    <w:rsid w:val="00D22926"/>
    <w:rsid w:val="00D229F1"/>
    <w:rsid w:val="00D25724"/>
    <w:rsid w:val="00D2622A"/>
    <w:rsid w:val="00D273B7"/>
    <w:rsid w:val="00D30544"/>
    <w:rsid w:val="00D30B5B"/>
    <w:rsid w:val="00D31469"/>
    <w:rsid w:val="00D314CB"/>
    <w:rsid w:val="00D325A7"/>
    <w:rsid w:val="00D32E67"/>
    <w:rsid w:val="00D3467E"/>
    <w:rsid w:val="00D34AB8"/>
    <w:rsid w:val="00D34B52"/>
    <w:rsid w:val="00D35937"/>
    <w:rsid w:val="00D404CA"/>
    <w:rsid w:val="00D41100"/>
    <w:rsid w:val="00D42511"/>
    <w:rsid w:val="00D4277D"/>
    <w:rsid w:val="00D429C8"/>
    <w:rsid w:val="00D42CD3"/>
    <w:rsid w:val="00D4484D"/>
    <w:rsid w:val="00D44949"/>
    <w:rsid w:val="00D44F41"/>
    <w:rsid w:val="00D456CE"/>
    <w:rsid w:val="00D45DF2"/>
    <w:rsid w:val="00D47101"/>
    <w:rsid w:val="00D47E07"/>
    <w:rsid w:val="00D506D0"/>
    <w:rsid w:val="00D50C19"/>
    <w:rsid w:val="00D50C84"/>
    <w:rsid w:val="00D50F5E"/>
    <w:rsid w:val="00D51F7F"/>
    <w:rsid w:val="00D52FEB"/>
    <w:rsid w:val="00D539C0"/>
    <w:rsid w:val="00D53B6C"/>
    <w:rsid w:val="00D53EFC"/>
    <w:rsid w:val="00D5434E"/>
    <w:rsid w:val="00D54527"/>
    <w:rsid w:val="00D56039"/>
    <w:rsid w:val="00D5677B"/>
    <w:rsid w:val="00D57AE2"/>
    <w:rsid w:val="00D60F2E"/>
    <w:rsid w:val="00D6250D"/>
    <w:rsid w:val="00D63504"/>
    <w:rsid w:val="00D63DE2"/>
    <w:rsid w:val="00D64B47"/>
    <w:rsid w:val="00D65183"/>
    <w:rsid w:val="00D65AED"/>
    <w:rsid w:val="00D66DE8"/>
    <w:rsid w:val="00D675EC"/>
    <w:rsid w:val="00D67BDD"/>
    <w:rsid w:val="00D7097F"/>
    <w:rsid w:val="00D718C6"/>
    <w:rsid w:val="00D726CD"/>
    <w:rsid w:val="00D729D5"/>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B6A"/>
    <w:rsid w:val="00D91C14"/>
    <w:rsid w:val="00D923C3"/>
    <w:rsid w:val="00D92D45"/>
    <w:rsid w:val="00D93017"/>
    <w:rsid w:val="00D941CA"/>
    <w:rsid w:val="00D942AA"/>
    <w:rsid w:val="00D96113"/>
    <w:rsid w:val="00D975C3"/>
    <w:rsid w:val="00D97838"/>
    <w:rsid w:val="00D97A90"/>
    <w:rsid w:val="00DA0956"/>
    <w:rsid w:val="00DA1755"/>
    <w:rsid w:val="00DA2D0F"/>
    <w:rsid w:val="00DA3967"/>
    <w:rsid w:val="00DB06B6"/>
    <w:rsid w:val="00DB157E"/>
    <w:rsid w:val="00DB227C"/>
    <w:rsid w:val="00DB2315"/>
    <w:rsid w:val="00DB2B62"/>
    <w:rsid w:val="00DB3129"/>
    <w:rsid w:val="00DB44C5"/>
    <w:rsid w:val="00DB4724"/>
    <w:rsid w:val="00DB4BF9"/>
    <w:rsid w:val="00DB5A23"/>
    <w:rsid w:val="00DB6035"/>
    <w:rsid w:val="00DB6847"/>
    <w:rsid w:val="00DB7239"/>
    <w:rsid w:val="00DB7E7B"/>
    <w:rsid w:val="00DC0E08"/>
    <w:rsid w:val="00DC36D1"/>
    <w:rsid w:val="00DC40A4"/>
    <w:rsid w:val="00DC4382"/>
    <w:rsid w:val="00DC54BD"/>
    <w:rsid w:val="00DC5BA1"/>
    <w:rsid w:val="00DC6796"/>
    <w:rsid w:val="00DC6C13"/>
    <w:rsid w:val="00DC6D9F"/>
    <w:rsid w:val="00DC70EB"/>
    <w:rsid w:val="00DD27B3"/>
    <w:rsid w:val="00DD2ED4"/>
    <w:rsid w:val="00DD318D"/>
    <w:rsid w:val="00DD578E"/>
    <w:rsid w:val="00DD5B21"/>
    <w:rsid w:val="00DD6685"/>
    <w:rsid w:val="00DD7B6A"/>
    <w:rsid w:val="00DD7C48"/>
    <w:rsid w:val="00DD7FAC"/>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3364"/>
    <w:rsid w:val="00E04354"/>
    <w:rsid w:val="00E0444B"/>
    <w:rsid w:val="00E04D56"/>
    <w:rsid w:val="00E057E1"/>
    <w:rsid w:val="00E058BE"/>
    <w:rsid w:val="00E059D3"/>
    <w:rsid w:val="00E06B1F"/>
    <w:rsid w:val="00E100E3"/>
    <w:rsid w:val="00E1153C"/>
    <w:rsid w:val="00E11B07"/>
    <w:rsid w:val="00E127A7"/>
    <w:rsid w:val="00E1285E"/>
    <w:rsid w:val="00E12B01"/>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7DC"/>
    <w:rsid w:val="00E60A1C"/>
    <w:rsid w:val="00E63C5F"/>
    <w:rsid w:val="00E66A13"/>
    <w:rsid w:val="00E66F4D"/>
    <w:rsid w:val="00E67114"/>
    <w:rsid w:val="00E67756"/>
    <w:rsid w:val="00E706C3"/>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8D8"/>
    <w:rsid w:val="00E85DC5"/>
    <w:rsid w:val="00E86102"/>
    <w:rsid w:val="00E86CBD"/>
    <w:rsid w:val="00E87D4D"/>
    <w:rsid w:val="00E90136"/>
    <w:rsid w:val="00E91373"/>
    <w:rsid w:val="00E92922"/>
    <w:rsid w:val="00E9343A"/>
    <w:rsid w:val="00E954EE"/>
    <w:rsid w:val="00E97819"/>
    <w:rsid w:val="00EA1B7E"/>
    <w:rsid w:val="00EA25C0"/>
    <w:rsid w:val="00EA2735"/>
    <w:rsid w:val="00EA2DF6"/>
    <w:rsid w:val="00EA424B"/>
    <w:rsid w:val="00EA4D25"/>
    <w:rsid w:val="00EA4E0F"/>
    <w:rsid w:val="00EA59A5"/>
    <w:rsid w:val="00EA61C3"/>
    <w:rsid w:val="00EA6C4B"/>
    <w:rsid w:val="00EA7441"/>
    <w:rsid w:val="00EA754B"/>
    <w:rsid w:val="00EA7CA3"/>
    <w:rsid w:val="00EA7E49"/>
    <w:rsid w:val="00EB0A3D"/>
    <w:rsid w:val="00EB115D"/>
    <w:rsid w:val="00EB3A34"/>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60FF"/>
    <w:rsid w:val="00ED0056"/>
    <w:rsid w:val="00ED005C"/>
    <w:rsid w:val="00ED12C2"/>
    <w:rsid w:val="00ED27D4"/>
    <w:rsid w:val="00ED2A0D"/>
    <w:rsid w:val="00ED396E"/>
    <w:rsid w:val="00ED46B7"/>
    <w:rsid w:val="00ED5BC2"/>
    <w:rsid w:val="00ED5F6E"/>
    <w:rsid w:val="00ED6482"/>
    <w:rsid w:val="00EE339D"/>
    <w:rsid w:val="00EE4136"/>
    <w:rsid w:val="00EE5F35"/>
    <w:rsid w:val="00EE78C7"/>
    <w:rsid w:val="00EF04B9"/>
    <w:rsid w:val="00EF0860"/>
    <w:rsid w:val="00EF2501"/>
    <w:rsid w:val="00EF30E9"/>
    <w:rsid w:val="00EF63D8"/>
    <w:rsid w:val="00EF68CA"/>
    <w:rsid w:val="00EF7620"/>
    <w:rsid w:val="00EF7CFF"/>
    <w:rsid w:val="00F0006C"/>
    <w:rsid w:val="00F00507"/>
    <w:rsid w:val="00F00A23"/>
    <w:rsid w:val="00F010D7"/>
    <w:rsid w:val="00F015E1"/>
    <w:rsid w:val="00F01B2C"/>
    <w:rsid w:val="00F02685"/>
    <w:rsid w:val="00F03DD0"/>
    <w:rsid w:val="00F04683"/>
    <w:rsid w:val="00F04E0A"/>
    <w:rsid w:val="00F06FDC"/>
    <w:rsid w:val="00F108E7"/>
    <w:rsid w:val="00F115E0"/>
    <w:rsid w:val="00F11E91"/>
    <w:rsid w:val="00F17291"/>
    <w:rsid w:val="00F20CA3"/>
    <w:rsid w:val="00F223B4"/>
    <w:rsid w:val="00F22A85"/>
    <w:rsid w:val="00F22C62"/>
    <w:rsid w:val="00F23B7E"/>
    <w:rsid w:val="00F240C7"/>
    <w:rsid w:val="00F24779"/>
    <w:rsid w:val="00F258A0"/>
    <w:rsid w:val="00F277F0"/>
    <w:rsid w:val="00F3002C"/>
    <w:rsid w:val="00F3011E"/>
    <w:rsid w:val="00F30BE9"/>
    <w:rsid w:val="00F30C77"/>
    <w:rsid w:val="00F320EA"/>
    <w:rsid w:val="00F32738"/>
    <w:rsid w:val="00F3334F"/>
    <w:rsid w:val="00F335FF"/>
    <w:rsid w:val="00F34A42"/>
    <w:rsid w:val="00F34FDD"/>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E77"/>
    <w:rsid w:val="00F4750D"/>
    <w:rsid w:val="00F47724"/>
    <w:rsid w:val="00F47E21"/>
    <w:rsid w:val="00F5068D"/>
    <w:rsid w:val="00F50B93"/>
    <w:rsid w:val="00F52AEB"/>
    <w:rsid w:val="00F53034"/>
    <w:rsid w:val="00F53166"/>
    <w:rsid w:val="00F53371"/>
    <w:rsid w:val="00F538F2"/>
    <w:rsid w:val="00F54FC9"/>
    <w:rsid w:val="00F550E3"/>
    <w:rsid w:val="00F551EF"/>
    <w:rsid w:val="00F5636F"/>
    <w:rsid w:val="00F5711D"/>
    <w:rsid w:val="00F573B6"/>
    <w:rsid w:val="00F57C0E"/>
    <w:rsid w:val="00F63445"/>
    <w:rsid w:val="00F642F2"/>
    <w:rsid w:val="00F643B7"/>
    <w:rsid w:val="00F67529"/>
    <w:rsid w:val="00F70BDF"/>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3C48"/>
    <w:rsid w:val="00F84099"/>
    <w:rsid w:val="00F844E8"/>
    <w:rsid w:val="00F869F2"/>
    <w:rsid w:val="00F86AA9"/>
    <w:rsid w:val="00F876B6"/>
    <w:rsid w:val="00F87BCA"/>
    <w:rsid w:val="00F902D0"/>
    <w:rsid w:val="00F903D3"/>
    <w:rsid w:val="00F90697"/>
    <w:rsid w:val="00F91B41"/>
    <w:rsid w:val="00F9321C"/>
    <w:rsid w:val="00F93C43"/>
    <w:rsid w:val="00F94CE4"/>
    <w:rsid w:val="00F954D3"/>
    <w:rsid w:val="00F956DD"/>
    <w:rsid w:val="00F95ABD"/>
    <w:rsid w:val="00F961ED"/>
    <w:rsid w:val="00F97078"/>
    <w:rsid w:val="00FA2697"/>
    <w:rsid w:val="00FA2D54"/>
    <w:rsid w:val="00FA3CE9"/>
    <w:rsid w:val="00FA4692"/>
    <w:rsid w:val="00FA4908"/>
    <w:rsid w:val="00FA5C58"/>
    <w:rsid w:val="00FA6A5C"/>
    <w:rsid w:val="00FA7C14"/>
    <w:rsid w:val="00FA7D70"/>
    <w:rsid w:val="00FB01AC"/>
    <w:rsid w:val="00FB07D8"/>
    <w:rsid w:val="00FB0E35"/>
    <w:rsid w:val="00FB2A24"/>
    <w:rsid w:val="00FB2A5A"/>
    <w:rsid w:val="00FB2DF9"/>
    <w:rsid w:val="00FB4FA7"/>
    <w:rsid w:val="00FB73E0"/>
    <w:rsid w:val="00FB7573"/>
    <w:rsid w:val="00FB76EE"/>
    <w:rsid w:val="00FB7A42"/>
    <w:rsid w:val="00FC19FD"/>
    <w:rsid w:val="00FC1E7F"/>
    <w:rsid w:val="00FC34AE"/>
    <w:rsid w:val="00FC389C"/>
    <w:rsid w:val="00FC54DF"/>
    <w:rsid w:val="00FC5520"/>
    <w:rsid w:val="00FC615E"/>
    <w:rsid w:val="00FC6345"/>
    <w:rsid w:val="00FC637C"/>
    <w:rsid w:val="00FD0961"/>
    <w:rsid w:val="00FD125B"/>
    <w:rsid w:val="00FD1B53"/>
    <w:rsid w:val="00FD1EE5"/>
    <w:rsid w:val="00FD2B22"/>
    <w:rsid w:val="00FD2EC3"/>
    <w:rsid w:val="00FD312A"/>
    <w:rsid w:val="00FD6D64"/>
    <w:rsid w:val="00FD709E"/>
    <w:rsid w:val="00FD7D0A"/>
    <w:rsid w:val="00FD7D58"/>
    <w:rsid w:val="00FE10D6"/>
    <w:rsid w:val="00FE3115"/>
    <w:rsid w:val="00FE3E26"/>
    <w:rsid w:val="00FE3F74"/>
    <w:rsid w:val="00FE4D03"/>
    <w:rsid w:val="00FE5237"/>
    <w:rsid w:val="00FE53DC"/>
    <w:rsid w:val="00FE5D8D"/>
    <w:rsid w:val="00FF0938"/>
    <w:rsid w:val="00FF0A47"/>
    <w:rsid w:val="00FF0D85"/>
    <w:rsid w:val="00FF2976"/>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141"/>
    <o:shapelayout v:ext="edit">
      <o:idmap v:ext="edit" data="1"/>
      <o:rules v:ext="edit">
        <o:r id="V:Rule21" type="connector" idref="#_s1086">
          <o:proxy start="" idref="#_s1120" connectloc="3"/>
          <o:proxy end="" idref="#_s1108" connectloc="2"/>
        </o:r>
        <o:r id="V:Rule22" type="connector" idref="#_s1083">
          <o:proxy start="" idref="#_s1123" connectloc="3"/>
          <o:proxy end="" idref="#_s1109" connectloc="2"/>
        </o:r>
        <o:r id="V:Rule23" type="connector" idref="#_s1090">
          <o:proxy start="" idref="#_s1116" connectloc="3"/>
          <o:proxy end="" idref="#_s1107" connectloc="2"/>
        </o:r>
        <o:r id="V:Rule24" type="connector" idref="#_s1087">
          <o:proxy start="" idref="#_s1119" connectloc="3"/>
          <o:proxy end="" idref="#_s1108" connectloc="2"/>
        </o:r>
        <o:r id="V:Rule25" type="connector" idref="#_s1089">
          <o:proxy start="" idref="#_s1117" connectloc="3"/>
          <o:proxy end="" idref="#_s1107" connectloc="2"/>
        </o:r>
        <o:r id="V:Rule26" type="connector" idref="#_s1091">
          <o:proxy start="" idref="#_s1115" connectloc="3"/>
          <o:proxy end="" idref="#_s1107" connectloc="2"/>
        </o:r>
        <o:r id="V:Rule27" type="connector" idref="#_s1100">
          <o:proxy start="" idref="#_s1106" connectloc="1"/>
          <o:proxy end="" idref="#_s1104" connectloc="2"/>
        </o:r>
        <o:r id="V:Rule28" type="connector" idref="#_s1085">
          <o:proxy start="" idref="#_s1121" connectloc="3"/>
          <o:proxy end="" idref="#_s1109" connectloc="2"/>
        </o:r>
        <o:r id="V:Rule29" type="connector" idref="#_s1092">
          <o:proxy start="" idref="#_s1114" connectloc="3"/>
          <o:proxy end="" idref="#_s1107" connectloc="2"/>
        </o:r>
        <o:r id="V:Rule30" type="connector" idref="#_s1102">
          <o:proxy start="" idref="#_s1104" connectloc="0"/>
          <o:proxy end="" idref="#_s1103" connectloc="2"/>
        </o:r>
        <o:r id="V:Rule31" type="connector" idref="#_s1094">
          <o:proxy start="" idref="#_s1112" connectloc="3"/>
          <o:proxy end="" idref="#_s1104" connectloc="2"/>
        </o:r>
        <o:r id="V:Rule32" type="connector" idref="#_s1088">
          <o:proxy start="" idref="#_s1118" connectloc="3"/>
          <o:proxy end="" idref="#_s1107" connectloc="2"/>
        </o:r>
        <o:r id="V:Rule33" type="connector" idref="#_s1096">
          <o:proxy start="" idref="#_s1110" connectloc="3"/>
          <o:proxy end="" idref="#_s1104" connectloc="2"/>
        </o:r>
        <o:r id="V:Rule34" type="connector" idref="#_s1098">
          <o:proxy start="" idref="#_s1108" connectloc="0"/>
          <o:proxy end="" idref="#_s1104" connectloc="2"/>
        </o:r>
        <o:r id="V:Rule35" type="connector" idref="#_s1101">
          <o:proxy start="" idref="#_s1105" connectloc="3"/>
          <o:proxy end="" idref="#_s1104" connectloc="2"/>
        </o:r>
        <o:r id="V:Rule36" type="connector" idref="#_s1084">
          <o:proxy start="" idref="#_s1122" connectloc="3"/>
          <o:proxy end="" idref="#_s1109" connectloc="2"/>
        </o:r>
        <o:r id="V:Rule37" type="connector" idref="#_s1099">
          <o:proxy start="" idref="#_s1107" connectloc="0"/>
          <o:proxy end="" idref="#_s1104" connectloc="2"/>
        </o:r>
        <o:r id="V:Rule38" type="connector" idref="#_s1097">
          <o:proxy start="" idref="#_s1109" connectloc="0"/>
          <o:proxy end="" idref="#_s1104" connectloc="2"/>
        </o:r>
        <o:r id="V:Rule39" type="connector" idref="#_s1095">
          <o:proxy start="" idref="#_s1111" connectloc="1"/>
          <o:proxy end="" idref="#_s1104" connectloc="2"/>
        </o:r>
        <o:r id="V:Rule40" type="connector" idref="#_s1093">
          <o:proxy start="" idref="#_s1113" connectloc="1"/>
          <o:proxy end="" idref="#_s1104"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432E"/>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34"/>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532F25"/>
    <w:pPr>
      <w:numPr>
        <w:ilvl w:val="1"/>
      </w:numPr>
      <w:pBdr>
        <w:bottom w:val="none" w:sz="0" w:space="0" w:color="auto"/>
      </w:pBdr>
      <w:spacing w:line="360" w:lineRule="auto"/>
      <w:outlineLvl w:val="1"/>
    </w:pPr>
    <w:rPr>
      <w:bCs w:val="0"/>
      <w:iCs/>
      <w:caps w:val="0"/>
      <w:sz w:val="28"/>
      <w:szCs w:val="22"/>
    </w:rPr>
  </w:style>
  <w:style w:type="paragraph" w:styleId="Ttulo3">
    <w:name w:val="heading 3"/>
    <w:basedOn w:val="Normal"/>
    <w:next w:val="Normal"/>
    <w:qFormat/>
    <w:rsid w:val="008D7292"/>
    <w:pPr>
      <w:keepNext/>
      <w:numPr>
        <w:ilvl w:val="2"/>
        <w:numId w:val="34"/>
      </w:numPr>
      <w:spacing w:after="120"/>
      <w:outlineLvl w:val="2"/>
    </w:pPr>
    <w:rPr>
      <w:rFonts w:cs="Arial"/>
      <w:b/>
      <w:bCs/>
      <w:sz w:val="28"/>
      <w:szCs w:val="22"/>
    </w:rPr>
  </w:style>
  <w:style w:type="paragraph" w:styleId="Ttulo4">
    <w:name w:val="heading 4"/>
    <w:basedOn w:val="Normal"/>
    <w:next w:val="Normal"/>
    <w:qFormat/>
    <w:rsid w:val="00483C2C"/>
    <w:pPr>
      <w:keepNext/>
      <w:numPr>
        <w:ilvl w:val="3"/>
        <w:numId w:val="34"/>
      </w:numPr>
      <w:spacing w:after="120"/>
      <w:outlineLvl w:val="3"/>
    </w:pPr>
    <w:rPr>
      <w:b/>
      <w:bCs/>
      <w:szCs w:val="22"/>
    </w:rPr>
  </w:style>
  <w:style w:type="paragraph" w:styleId="Ttulo5">
    <w:name w:val="heading 5"/>
    <w:basedOn w:val="Normal"/>
    <w:next w:val="Normal"/>
    <w:qFormat/>
    <w:rsid w:val="006C1F27"/>
    <w:pPr>
      <w:numPr>
        <w:ilvl w:val="4"/>
        <w:numId w:val="34"/>
      </w:numPr>
      <w:spacing w:before="120" w:after="120"/>
      <w:outlineLvl w:val="4"/>
    </w:pPr>
    <w:rPr>
      <w:b/>
      <w:bCs/>
      <w:iCs/>
      <w:szCs w:val="26"/>
    </w:rPr>
  </w:style>
  <w:style w:type="paragraph" w:styleId="Ttulo6">
    <w:name w:val="heading 6"/>
    <w:basedOn w:val="Normal"/>
    <w:next w:val="Normal"/>
    <w:qFormat/>
    <w:rsid w:val="006C1F27"/>
    <w:pPr>
      <w:numPr>
        <w:ilvl w:val="5"/>
        <w:numId w:val="33"/>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33"/>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33"/>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33"/>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B46732"/>
    <w:pPr>
      <w:numPr>
        <w:numId w:val="6"/>
      </w:numPr>
      <w:spacing w:line="240" w:lineRule="auto"/>
      <w:ind w:left="0" w:firstLine="0"/>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5"/>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B46732"/>
    <w:rPr>
      <w:rFonts w:ascii="Arial" w:hAnsi="Arial"/>
      <w:i/>
      <w:color w:val="000000"/>
      <w:sz w:val="24"/>
      <w:szCs w:val="24"/>
      <w:lang w:eastAsia="es-ES"/>
    </w:rPr>
  </w:style>
  <w:style w:type="paragraph" w:customStyle="1" w:styleId="Tabla1">
    <w:name w:val="Tabla 1"/>
    <w:basedOn w:val="Grfico1"/>
    <w:qFormat/>
    <w:rsid w:val="00FF7787"/>
    <w:pPr>
      <w:numPr>
        <w:numId w:val="10"/>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2"/>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pmi.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cielo.org/"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zofri.cl/transparencia/" TargetMode="External"/><Relationship Id="rId14" Type="http://schemas.openxmlformats.org/officeDocument/2006/relationships/hyperlink" Target="https://cmmiinstitute.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DA7E74B2-85D8-42F2-9931-9775C8523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7</TotalTime>
  <Pages>43</Pages>
  <Words>7022</Words>
  <Characters>38624</Characters>
  <Application>Microsoft Office Word</Application>
  <DocSecurity>0</DocSecurity>
  <Lines>321</Lines>
  <Paragraphs>91</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45555</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656</cp:revision>
  <cp:lastPrinted>2018-10-03T19:33:00Z</cp:lastPrinted>
  <dcterms:created xsi:type="dcterms:W3CDTF">2018-09-27T01:03:00Z</dcterms:created>
  <dcterms:modified xsi:type="dcterms:W3CDTF">2018-10-09T01:20:00Z</dcterms:modified>
</cp:coreProperties>
</file>